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AF5224" w14:textId="65A854BF" w:rsidR="005333F0" w:rsidRDefault="00E35B8B" w:rsidP="005333F0">
      <w:pPr>
        <w:rPr>
          <w:rFonts w:ascii="Times New Roman"/>
          <w:sz w:val="24"/>
          <w:szCs w:val="24"/>
          <w:lang w:val="en-US"/>
        </w:rPr>
      </w:pPr>
      <w:r>
        <w:rPr>
          <w:rFonts w:ascii="Times New Roman"/>
          <w:sz w:val="24"/>
          <w:szCs w:val="24"/>
          <w:lang w:val="en-US"/>
        </w:rPr>
        <w:t xml:space="preserve">Supplementary Table </w:t>
      </w:r>
      <w:r w:rsidR="005504FE">
        <w:rPr>
          <w:rFonts w:ascii="Times New Roman"/>
          <w:sz w:val="24"/>
          <w:szCs w:val="24"/>
          <w:lang w:val="en-US"/>
        </w:rPr>
        <w:t>5</w:t>
      </w:r>
      <w:bookmarkStart w:id="0" w:name="_GoBack"/>
      <w:bookmarkEnd w:id="0"/>
      <w:r w:rsidR="005333F0" w:rsidRPr="00EE482C">
        <w:rPr>
          <w:rFonts w:ascii="Times New Roman"/>
          <w:sz w:val="24"/>
          <w:szCs w:val="24"/>
          <w:lang w:val="en-US"/>
        </w:rPr>
        <w:t xml:space="preserve">.  Primers </w:t>
      </w:r>
      <w:r w:rsidR="005333F0">
        <w:rPr>
          <w:rFonts w:ascii="Times New Roman"/>
          <w:sz w:val="24"/>
          <w:szCs w:val="24"/>
          <w:lang w:val="en-US"/>
        </w:rPr>
        <w:t xml:space="preserve">of m-BCR </w:t>
      </w:r>
      <w:r w:rsidR="005333F0" w:rsidRPr="00EE482C">
        <w:rPr>
          <w:rFonts w:ascii="Times New Roman"/>
          <w:sz w:val="24"/>
          <w:szCs w:val="24"/>
          <w:lang w:val="en-US"/>
        </w:rPr>
        <w:t>used in the included studies</w:t>
      </w:r>
    </w:p>
    <w:tbl>
      <w:tblPr>
        <w:tblStyle w:val="GridTable6Colorful1"/>
        <w:tblW w:w="14058" w:type="dxa"/>
        <w:tblLayout w:type="fixed"/>
        <w:tblLook w:val="04A0" w:firstRow="1" w:lastRow="0" w:firstColumn="1" w:lastColumn="0" w:noHBand="0" w:noVBand="1"/>
      </w:tblPr>
      <w:tblGrid>
        <w:gridCol w:w="468"/>
        <w:gridCol w:w="1170"/>
        <w:gridCol w:w="1080"/>
        <w:gridCol w:w="3510"/>
        <w:gridCol w:w="810"/>
        <w:gridCol w:w="7020"/>
      </w:tblGrid>
      <w:tr w:rsidR="005333F0" w:rsidRPr="008A1C5C" w14:paraId="1872BBA0" w14:textId="77777777" w:rsidTr="00B26F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</w:tcPr>
          <w:p w14:paraId="29EF1415" w14:textId="77777777" w:rsidR="005333F0" w:rsidRPr="008A1C5C" w:rsidRDefault="005333F0" w:rsidP="00B26F86">
            <w:pP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No </w:t>
            </w:r>
          </w:p>
        </w:tc>
        <w:tc>
          <w:tcPr>
            <w:tcW w:w="1170" w:type="dxa"/>
          </w:tcPr>
          <w:p w14:paraId="53E23DC6" w14:textId="77777777" w:rsidR="005333F0" w:rsidRPr="008A1C5C" w:rsidRDefault="005333F0" w:rsidP="00B26F8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Article </w:t>
            </w:r>
          </w:p>
        </w:tc>
        <w:tc>
          <w:tcPr>
            <w:tcW w:w="1080" w:type="dxa"/>
          </w:tcPr>
          <w:p w14:paraId="2968AE19" w14:textId="77777777" w:rsidR="005333F0" w:rsidRPr="008A1C5C" w:rsidRDefault="005333F0" w:rsidP="00B26F8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Description  </w:t>
            </w:r>
          </w:p>
        </w:tc>
        <w:tc>
          <w:tcPr>
            <w:tcW w:w="3510" w:type="dxa"/>
          </w:tcPr>
          <w:p w14:paraId="2FEBAE67" w14:textId="77777777" w:rsidR="005333F0" w:rsidRPr="008A1C5C" w:rsidRDefault="005333F0" w:rsidP="00B26F8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Sequence reported in study</w:t>
            </w:r>
          </w:p>
        </w:tc>
        <w:tc>
          <w:tcPr>
            <w:tcW w:w="7830" w:type="dxa"/>
            <w:gridSpan w:val="2"/>
          </w:tcPr>
          <w:p w14:paraId="7F8E7D88" w14:textId="046D0184" w:rsidR="005333F0" w:rsidRPr="008A1C5C" w:rsidRDefault="005333F0" w:rsidP="00B26F86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>Primer sequence compared to reference &amp; i</w:t>
            </w:r>
            <w:r w:rsidRPr="0083368E">
              <w:rPr>
                <w:rFonts w:ascii="Courier New" w:hAnsi="Courier New" w:cs="Courier New"/>
                <w:color w:val="auto"/>
                <w:sz w:val="16"/>
                <w:szCs w:val="16"/>
              </w:rPr>
              <w:t>nverse complement deoxyribonucleic acid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(</w:t>
            </w:r>
            <w:proofErr w:type="spellStart"/>
            <w:r w:rsidRPr="0083368E">
              <w:rPr>
                <w:rFonts w:ascii="Courier New" w:hAnsi="Courier New" w:cs="Courier New"/>
                <w:color w:val="auto"/>
                <w:sz w:val="16"/>
                <w:szCs w:val="16"/>
              </w:rPr>
              <w:t>icDNA</w:t>
            </w:r>
            <w:proofErr w:type="spellEnd"/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) of reverse primer 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(</w:t>
            </w:r>
            <w:r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refer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 xml:space="preserve"> to </w:t>
            </w:r>
            <w:r w:rsidR="00493843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Supplementary Figure 1</w:t>
            </w:r>
            <w:r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(b)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 xml:space="preserve"> </w:t>
            </w:r>
            <w:r w:rsidRPr="00B61E12">
              <w:rPr>
                <w:rFonts w:ascii="Courier New" w:hAnsi="Courier New" w:cs="Courier New"/>
                <w:b w:val="0"/>
                <w:bCs w:val="0"/>
                <w:i/>
                <w:color w:val="auto"/>
                <w:sz w:val="16"/>
                <w:szCs w:val="16"/>
              </w:rPr>
              <w:t>BCR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 xml:space="preserve"> NCBI Reference Sequence &amp; </w:t>
            </w:r>
            <w:r w:rsidR="00493843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Supplementary Figure 2</w:t>
            </w:r>
            <w:r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 xml:space="preserve">a/b </w:t>
            </w:r>
            <w:r w:rsidRPr="00B61E12">
              <w:rPr>
                <w:rFonts w:ascii="Courier New" w:hAnsi="Courier New" w:cs="Courier New"/>
                <w:b w:val="0"/>
                <w:bCs w:val="0"/>
                <w:i/>
                <w:color w:val="auto"/>
                <w:sz w:val="16"/>
                <w:szCs w:val="16"/>
              </w:rPr>
              <w:t>ABL1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 xml:space="preserve"> </w:t>
            </w:r>
            <w:r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 xml:space="preserve">variant a/b 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NCBI Reference Sequenc</w:t>
            </w:r>
            <w:r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e</w:t>
            </w:r>
            <w:r w:rsidRPr="00B61E12">
              <w:rPr>
                <w:rFonts w:ascii="Courier New" w:hAnsi="Courier New" w:cs="Courier New"/>
                <w:b w:val="0"/>
                <w:bCs w:val="0"/>
                <w:color w:val="auto"/>
                <w:sz w:val="16"/>
                <w:szCs w:val="16"/>
              </w:rPr>
              <w:t>)</w:t>
            </w:r>
          </w:p>
        </w:tc>
      </w:tr>
      <w:tr w:rsidR="005333F0" w:rsidRPr="008A1C5C" w14:paraId="68B697BC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0494AE4A" w14:textId="77777777" w:rsidR="005333F0" w:rsidRPr="008A1C5C" w:rsidRDefault="005333F0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  <w:t>1</w:t>
            </w:r>
          </w:p>
        </w:tc>
        <w:tc>
          <w:tcPr>
            <w:tcW w:w="1170" w:type="dxa"/>
            <w:vMerge w:val="restart"/>
          </w:tcPr>
          <w:p w14:paraId="56EEF318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Bose S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Cb3NlPC9BdXRob3I+PFllYXI+MTk5ODwvWWVhcj48UmVj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Cb3NlPC9BdXRob3I+PFllYXI+MTk5ODwvWWVhcj48UmVj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11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vMerge w:val="restart"/>
          </w:tcPr>
          <w:p w14:paraId="27F0D1FC" w14:textId="77777777" w:rsidR="005333F0" w:rsidRPr="008A1C5C" w:rsidRDefault="005333F0" w:rsidP="00B26F8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1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st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  <w:vMerge w:val="restart"/>
          </w:tcPr>
          <w:p w14:paraId="5CB48A76" w14:textId="77777777" w:rsidR="005333F0" w:rsidRPr="008A1C5C" w:rsidRDefault="005333F0" w:rsidP="00B26F8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Article referred to Cross NCP 1996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&lt;EndNote&gt;&lt;Cite&gt;&lt;Author&gt;Cross&lt;/Author&gt;&lt;Year&gt;1996&lt;/Year&gt;&lt;RecNum&gt;149&lt;/RecNum&gt;&lt;DisplayText&gt;[35]&lt;/DisplayText&gt;&lt;record&gt;&lt;rec-number&gt;149&lt;/rec-number&gt;&lt;foreign-keys&gt;&lt;key app="EN" db-id="a0x5a5ps5tsepte5dsxvdat3xp2dvdwvvr5z" timestamp="1516176349"&gt;149&lt;/key&gt;&lt;/foreign-keys&gt;&lt;ref-type name="Book Section"&gt;5&lt;/ref-type&gt;&lt;contributors&gt;&lt;authors&gt;&lt;author&gt;Cross, N.C.P.&lt;/author&gt;&lt;/authors&gt;&lt;secondary-authors&gt;&lt;author&gt;Cotter, F.E. &lt;/author&gt;&lt;/secondary-authors&gt;&lt;/contributors&gt;&lt;titles&gt;&lt;title&gt;Detection of BCR-ABL in Hematological Malignancies by RT-PCR&lt;/title&gt;&lt;secondary-title&gt;Molecular Diagnosis of Cancer. Methods in Molecular Medicine™&lt;/secondary-title&gt;&lt;/titles&gt;&lt;pages&gt;25-36&lt;/pages&gt;&lt;volume&gt;6&lt;/volume&gt;&lt;dates&gt;&lt;year&gt;1996&lt;/year&gt;&lt;/dates&gt;&lt;publisher&gt;Humana Press&lt;/publisher&gt;&lt;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35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810" w:type="dxa"/>
          </w:tcPr>
          <w:p w14:paraId="1530A983" w14:textId="77777777" w:rsidR="005333F0" w:rsidRPr="008A1C5C" w:rsidRDefault="005333F0" w:rsidP="00B26F8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7020" w:type="dxa"/>
          </w:tcPr>
          <w:p w14:paraId="06E3B580" w14:textId="77777777" w:rsidR="005333F0" w:rsidRPr="008A1C5C" w:rsidRDefault="005333F0" w:rsidP="00B26F86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ross NCP 1996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&lt;EndNote&gt;&lt;Cite&gt;&lt;Author&gt;Cross&lt;/Author&gt;&lt;Year&gt;1996&lt;/Year&gt;&lt;RecNum&gt;149&lt;/RecNum&gt;&lt;DisplayText&gt;[35]&lt;/DisplayText&gt;&lt;record&gt;&lt;rec-number&gt;149&lt;/rec-number&gt;&lt;foreign-keys&gt;&lt;key app="EN" db-id="a0x5a5ps5tsepte5dsxvdat3xp2dvdwvvr5z" timestamp="1516176349"&gt;149&lt;/key&gt;&lt;/foreign-keys&gt;&lt;ref-type name="Book Section"&gt;5&lt;/ref-type&gt;&lt;contributors&gt;&lt;authors&gt;&lt;author&gt;Cross, N.C.P.&lt;/author&gt;&lt;/authors&gt;&lt;secondary-authors&gt;&lt;author&gt;Cotter, F.E. &lt;/author&gt;&lt;/secondary-authors&gt;&lt;/contributors&gt;&lt;titles&gt;&lt;title&gt;Detection of BCR-ABL in Hematological Malignancies by RT-PCR&lt;/title&gt;&lt;secondary-title&gt;Molecular Diagnosis of Cancer. Methods in Molecular Medicine™&lt;/secondary-title&gt;&lt;/titles&gt;&lt;pages&gt;25-36&lt;/pages&gt;&lt;volume&gt;6&lt;/volume&gt;&lt;dates&gt;&lt;year&gt;1996&lt;/year&gt;&lt;/dates&gt;&lt;publisher&gt;Humana Press&lt;/publisher&gt;&lt;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35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CCCCCGGAGTTTTGAGGATTGC-3’</w:t>
            </w:r>
          </w:p>
        </w:tc>
      </w:tr>
      <w:tr w:rsidR="005333F0" w:rsidRPr="008A1C5C" w14:paraId="59077673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3FE7F5E4" w14:textId="77777777" w:rsidR="005333F0" w:rsidRPr="008A1C5C" w:rsidRDefault="005333F0" w:rsidP="00B26F86">
            <w:pP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1170" w:type="dxa"/>
            <w:vMerge/>
          </w:tcPr>
          <w:p w14:paraId="40D10990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2E68BC12" w14:textId="77777777" w:rsidR="005333F0" w:rsidRPr="008A1C5C" w:rsidRDefault="005333F0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3510" w:type="dxa"/>
            <w:vMerge/>
          </w:tcPr>
          <w:p w14:paraId="0303C174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810" w:type="dxa"/>
          </w:tcPr>
          <w:p w14:paraId="42213A7C" w14:textId="77777777" w:rsidR="005333F0" w:rsidRPr="008A1C5C" w:rsidRDefault="005333F0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7020" w:type="dxa"/>
          </w:tcPr>
          <w:p w14:paraId="0FCD7B7F" w14:textId="77777777" w:rsidR="005333F0" w:rsidRPr="00F93EC1" w:rsidRDefault="005333F0" w:rsidP="00B26F86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ross NCP 1996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&lt;EndNote&gt;&lt;Cite&gt;&lt;Author&gt;Cross&lt;/Author&gt;&lt;Year&gt;1996&lt;/Year&gt;&lt;RecNum&gt;149&lt;/RecNum&gt;&lt;DisplayText&gt;[35]&lt;/DisplayText&gt;&lt;record&gt;&lt;rec-number&gt;149&lt;/rec-number&gt;&lt;foreign-keys&gt;&lt;key app="EN" db-id="a0x5a5ps5tsepte5dsxvdat3xp2dvdwvvr5z" timestamp="1516176349"&gt;149&lt;/key&gt;&lt;/foreign-keys&gt;&lt;ref-type name="Book Section"&gt;5&lt;/ref-type&gt;&lt;contributors&gt;&lt;authors&gt;&lt;author&gt;Cross, N.C.P.&lt;/author&gt;&lt;/authors&gt;&lt;secondary-authors&gt;&lt;author&gt;Cotter, F.E. &lt;/author&gt;&lt;/secondary-authors&gt;&lt;/contributors&gt;&lt;titles&gt;&lt;title&gt;Detection of BCR-ABL in Hematological Malignancies by RT-PCR&lt;/title&gt;&lt;secondary-title&gt;Molecular Diagnosis of Cancer. Methods in Molecular Medicine™&lt;/secondary-title&gt;&lt;/titles&gt;&lt;pages&gt;25-36&lt;/pages&gt;&lt;volume&gt;6&lt;/volume&gt;&lt;dates&gt;&lt;year&gt;1996&lt;/year&gt;&lt;/dates&gt;&lt;publisher&gt;Humana Press&lt;/publisher&gt;&lt;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35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:</w:t>
            </w:r>
            <w:r w:rsidRPr="000664F0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0664F0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:</w:t>
            </w:r>
            <w:r w:rsidRPr="000664F0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same as M-BCR 1</w:t>
            </w:r>
            <w:r w:rsidRPr="000664F0">
              <w:rPr>
                <w:rFonts w:ascii="Courier New" w:hAnsi="Courier New" w:cs="Courier New"/>
                <w:i/>
                <w:color w:val="auto"/>
                <w:sz w:val="16"/>
                <w:szCs w:val="16"/>
                <w:vertAlign w:val="superscript"/>
              </w:rPr>
              <w:t>st</w:t>
            </w:r>
            <w:r w:rsidRPr="000664F0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run)</w:t>
            </w:r>
          </w:p>
        </w:tc>
      </w:tr>
      <w:tr w:rsidR="005333F0" w:rsidRPr="008A1C5C" w14:paraId="389F1923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0E580647" w14:textId="77777777" w:rsidR="005333F0" w:rsidRPr="008A1C5C" w:rsidRDefault="005333F0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61F585DE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231D78B5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2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nd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  <w:vMerge/>
          </w:tcPr>
          <w:p w14:paraId="3CAC702D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810" w:type="dxa"/>
          </w:tcPr>
          <w:p w14:paraId="3E583F92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BCR</w:t>
            </w:r>
          </w:p>
        </w:tc>
        <w:tc>
          <w:tcPr>
            <w:tcW w:w="7020" w:type="dxa"/>
          </w:tcPr>
          <w:p w14:paraId="5A8B99FB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ross NCP 1996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&lt;EndNote&gt;&lt;Cite&gt;&lt;Author&gt;Cross&lt;/Author&gt;&lt;Year&gt;1996&lt;/Year&gt;&lt;RecNum&gt;149&lt;/RecNum&gt;&lt;DisplayText&gt;[35]&lt;/DisplayText&gt;&lt;record&gt;&lt;rec-number&gt;149&lt;/rec-number&gt;&lt;foreign-keys&gt;&lt;key app="EN" db-id="a0x5a5ps5tsepte5dsxvdat3xp2dvdwvvr5z" timestamp="1516176349"&gt;149&lt;/key&gt;&lt;/foreign-keys&gt;&lt;ref-type name="Book Section"&gt;5&lt;/ref-type&gt;&lt;contributors&gt;&lt;authors&gt;&lt;author&gt;Cross, N.C.P.&lt;/author&gt;&lt;/authors&gt;&lt;secondary-authors&gt;&lt;author&gt;Cotter, F.E. &lt;/author&gt;&lt;/secondary-authors&gt;&lt;/contributors&gt;&lt;titles&gt;&lt;title&gt;Detection of BCR-ABL in Hematological Malignancies by RT-PCR&lt;/title&gt;&lt;secondary-title&gt;Molecular Diagnosis of Cancer. Methods in Molecular Medicine™&lt;/secondary-title&gt;&lt;/titles&gt;&lt;pages&gt;25-36&lt;/pages&gt;&lt;volume&gt;6&lt;/volume&gt;&lt;dates&gt;&lt;year&gt;1996&lt;/year&gt;&lt;/dates&gt;&lt;publisher&gt;Humana Press&lt;/publisher&gt;&lt;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35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5’-GAACTCGCAACAGTCCTTCGAC-3’</w:t>
            </w:r>
          </w:p>
        </w:tc>
      </w:tr>
      <w:tr w:rsidR="005333F0" w:rsidRPr="008A1C5C" w14:paraId="5C6C194F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4A941D38" w14:textId="77777777" w:rsidR="005333F0" w:rsidRPr="008A1C5C" w:rsidRDefault="005333F0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2F31CE74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24C9FB34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  <w:vMerge/>
          </w:tcPr>
          <w:p w14:paraId="73B6C32B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810" w:type="dxa"/>
          </w:tcPr>
          <w:p w14:paraId="456A3B30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ABL1</w:t>
            </w:r>
          </w:p>
        </w:tc>
        <w:tc>
          <w:tcPr>
            <w:tcW w:w="7020" w:type="dxa"/>
          </w:tcPr>
          <w:p w14:paraId="176D6FF0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ross NCP 1996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&lt;EndNote&gt;&lt;Cite&gt;&lt;Author&gt;Cross&lt;/Author&gt;&lt;Year&gt;1996&lt;/Year&gt;&lt;RecNum&gt;149&lt;/RecNum&gt;&lt;DisplayText&gt;[35]&lt;/DisplayText&gt;&lt;record&gt;&lt;rec-number&gt;149&lt;/rec-number&gt;&lt;foreign-keys&gt;&lt;key app="EN" db-id="a0x5a5ps5tsepte5dsxvdat3xp2dvdwvvr5z" timestamp="1516176349"&gt;149&lt;/key&gt;&lt;/foreign-keys&gt;&lt;ref-type name="Book Section"&gt;5&lt;/ref-type&gt;&lt;contributors&gt;&lt;authors&gt;&lt;author&gt;Cross, N.C.P.&lt;/author&gt;&lt;/authors&gt;&lt;secondary-authors&gt;&lt;author&gt;Cotter, F.E. &lt;/author&gt;&lt;/secondary-authors&gt;&lt;/contributors&gt;&lt;titles&gt;&lt;title&gt;Detection of BCR-ABL in Hematological Malignancies by RT-PCR&lt;/title&gt;&lt;secondary-title&gt;Molecular Diagnosis of Cancer. Methods in Molecular Medicine™&lt;/secondary-title&gt;&lt;/titles&gt;&lt;pages&gt;25-36&lt;/pages&gt;&lt;volume&gt;6&lt;/volume&gt;&lt;dates&gt;&lt;year&gt;1996&lt;/year&gt;&lt;/dates&gt;&lt;publisher&gt;Humana Press&lt;/publisher&gt;&lt;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35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</w:t>
            </w:r>
            <w:r w:rsidRPr="000664F0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0664F0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:</w:t>
            </w:r>
            <w:r w:rsidRPr="000664F0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same as M-BCR 1</w:t>
            </w:r>
            <w:r w:rsidRPr="000664F0">
              <w:rPr>
                <w:rFonts w:ascii="Courier New" w:hAnsi="Courier New" w:cs="Courier New"/>
                <w:i/>
                <w:color w:val="auto"/>
                <w:sz w:val="16"/>
                <w:szCs w:val="16"/>
                <w:vertAlign w:val="superscript"/>
              </w:rPr>
              <w:t>st</w:t>
            </w:r>
            <w:r w:rsidRPr="000664F0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run)</w:t>
            </w:r>
          </w:p>
        </w:tc>
      </w:tr>
      <w:tr w:rsidR="005333F0" w:rsidRPr="008A1C5C" w14:paraId="02ABB2FB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3A13E4B6" w14:textId="77777777" w:rsidR="005333F0" w:rsidRPr="008A1C5C" w:rsidRDefault="005333F0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2839DB02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</w:tcPr>
          <w:p w14:paraId="4E939ABE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Control </w:t>
            </w:r>
          </w:p>
        </w:tc>
        <w:tc>
          <w:tcPr>
            <w:tcW w:w="3510" w:type="dxa"/>
          </w:tcPr>
          <w:p w14:paraId="0FA43BA6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Article referred to Melo JV 1993</w:t>
            </w:r>
          </w:p>
        </w:tc>
        <w:tc>
          <w:tcPr>
            <w:tcW w:w="810" w:type="dxa"/>
          </w:tcPr>
          <w:p w14:paraId="2A9113DE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7020" w:type="dxa"/>
          </w:tcPr>
          <w:p w14:paraId="1AB3E6D8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</w:tr>
      <w:tr w:rsidR="005333F0" w:rsidRPr="008A1C5C" w14:paraId="47C06E03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0FFDF7BE" w14:textId="77777777" w:rsidR="005333F0" w:rsidRPr="008A1C5C" w:rsidRDefault="005333F0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  <w:t>2</w:t>
            </w:r>
          </w:p>
        </w:tc>
        <w:tc>
          <w:tcPr>
            <w:tcW w:w="1170" w:type="dxa"/>
            <w:vMerge w:val="restart"/>
          </w:tcPr>
          <w:p w14:paraId="1D15DC1D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proofErr w:type="spellStart"/>
            <w:r w:rsidRPr="00142E2E">
              <w:rPr>
                <w:rFonts w:ascii="Courier New" w:hAnsi="Courier New" w:cs="Courier New"/>
                <w:color w:val="auto"/>
                <w:sz w:val="16"/>
                <w:szCs w:val="16"/>
              </w:rPr>
              <w:t>Uckun</w:t>
            </w:r>
            <w:proofErr w:type="spellEnd"/>
            <w:r w:rsidRPr="00142E2E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FM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VY2t1bjwvQXV0aG9yPjxZZWFyPjE5OTg8L1llYXI+PFJl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VY2t1bjwvQXV0aG9yPjxZZWFyPjE5OTg8L1llYXI+PFJl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12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vMerge w:val="restart"/>
          </w:tcPr>
          <w:p w14:paraId="6AAA15D4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1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st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</w:tcPr>
          <w:p w14:paraId="1A14694B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5’-TCCGAGGCCACCATCGTGGGCGTCGGC-3’ </w:t>
            </w:r>
          </w:p>
          <w:p w14:paraId="1C181EB7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810" w:type="dxa"/>
          </w:tcPr>
          <w:p w14:paraId="645F1C5C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7020" w:type="dxa"/>
          </w:tcPr>
          <w:p w14:paraId="2FCFD302" w14:textId="187F4C51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A1C5C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: Difference from reference was shown in </w:t>
            </w:r>
            <w:r w:rsidR="00493843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Supplementary Figure 1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b)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</w:p>
          <w:p w14:paraId="52DEC88B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A1C5C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: Type of transcript was NR, but it was m-BCR from the BCR sequence)</w:t>
            </w:r>
          </w:p>
        </w:tc>
      </w:tr>
      <w:tr w:rsidR="005333F0" w:rsidRPr="008A1C5C" w14:paraId="2FB5403D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3C494A0C" w14:textId="77777777" w:rsidR="005333F0" w:rsidRPr="008A1C5C" w:rsidRDefault="005333F0" w:rsidP="00B26F86">
            <w:pPr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62AA89D8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43771B5B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</w:tcPr>
          <w:p w14:paraId="4B613D83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TGTGATTATAGCCTAAGACCCGGAG-3’</w:t>
            </w:r>
          </w:p>
        </w:tc>
        <w:tc>
          <w:tcPr>
            <w:tcW w:w="810" w:type="dxa"/>
          </w:tcPr>
          <w:p w14:paraId="6C81A10E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7020" w:type="dxa"/>
          </w:tcPr>
          <w:p w14:paraId="440C8774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CTCCGGGTCTTAGGCTATAATCACA-3’ (</w:t>
            </w: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5333F0" w:rsidRPr="008A1C5C" w14:paraId="03DAD924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576E287E" w14:textId="77777777" w:rsidR="005333F0" w:rsidRPr="008A1C5C" w:rsidRDefault="005333F0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38145CCA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00388442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2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nd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</w:tcPr>
          <w:p w14:paraId="13368769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CCAACGATGGCGAGGGCGCCT-3’</w:t>
            </w:r>
          </w:p>
        </w:tc>
        <w:tc>
          <w:tcPr>
            <w:tcW w:w="810" w:type="dxa"/>
          </w:tcPr>
          <w:p w14:paraId="2DF579CD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7020" w:type="dxa"/>
          </w:tcPr>
          <w:p w14:paraId="3D4E6739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</w:tr>
      <w:tr w:rsidR="005333F0" w:rsidRPr="008A1C5C" w14:paraId="71699549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7DC8EEF9" w14:textId="77777777" w:rsidR="005333F0" w:rsidRPr="008A1C5C" w:rsidRDefault="005333F0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2084CFCE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2224C35E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</w:tcPr>
          <w:p w14:paraId="7767A318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CGAGCGGCTTCACTCAGACC-3’</w:t>
            </w:r>
          </w:p>
        </w:tc>
        <w:tc>
          <w:tcPr>
            <w:tcW w:w="810" w:type="dxa"/>
          </w:tcPr>
          <w:p w14:paraId="5DE8C787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7020" w:type="dxa"/>
          </w:tcPr>
          <w:p w14:paraId="463B70F7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GGTCTGAGTGAAGCCGCTCG-3’ (</w:t>
            </w: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5333F0" w:rsidRPr="008A1C5C" w14:paraId="3662E6F4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7A90FE63" w14:textId="77777777" w:rsidR="005333F0" w:rsidRPr="008A1C5C" w:rsidRDefault="005333F0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277C1952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</w:tcPr>
          <w:p w14:paraId="5EE43448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ontrol</w:t>
            </w:r>
          </w:p>
        </w:tc>
        <w:tc>
          <w:tcPr>
            <w:tcW w:w="3510" w:type="dxa"/>
          </w:tcPr>
          <w:p w14:paraId="73B691A8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TTCAGCGGCCAGTAGCATCTGACTT-3’</w:t>
            </w:r>
          </w:p>
          <w:p w14:paraId="3DFEE2A0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TGTGATTATAGCCTAAGACCCGGAG-3’</w:t>
            </w:r>
          </w:p>
        </w:tc>
        <w:tc>
          <w:tcPr>
            <w:tcW w:w="810" w:type="dxa"/>
          </w:tcPr>
          <w:p w14:paraId="7648F30E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7020" w:type="dxa"/>
          </w:tcPr>
          <w:p w14:paraId="67A1659B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  <w:p w14:paraId="35C3DF86" w14:textId="77777777" w:rsidR="005333F0" w:rsidRPr="00EB6801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CTCCGGGTCTTAGGCTATAATCACA-3’ (</w:t>
            </w: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(</w:t>
            </w:r>
            <w:r w:rsidRPr="008A1C5C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: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same as the 1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  <w:vertAlign w:val="superscript"/>
              </w:rPr>
              <w:t>st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run)</w:t>
            </w:r>
          </w:p>
        </w:tc>
      </w:tr>
      <w:tr w:rsidR="005333F0" w:rsidRPr="008A1C5C" w14:paraId="451F4F93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0B42FF3A" w14:textId="77777777" w:rsidR="005333F0" w:rsidRPr="008A1C5C" w:rsidRDefault="005333F0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  <w:t>3</w:t>
            </w:r>
          </w:p>
        </w:tc>
        <w:tc>
          <w:tcPr>
            <w:tcW w:w="1170" w:type="dxa"/>
            <w:vMerge w:val="restart"/>
          </w:tcPr>
          <w:p w14:paraId="24460CB8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Ravetto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PF 2003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SYXZldHRvPC9BdXRob3I+PFllYXI+MjAwMzwvWWVhcj48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SYXZldHRvPC9BdXRob3I+PFllYXI+MjAwMzwvWWVhcj48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13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  <w:p w14:paraId="2E62AE9C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1AD16041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1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</w:rPr>
              <w:t>st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run</w:t>
            </w:r>
          </w:p>
        </w:tc>
        <w:tc>
          <w:tcPr>
            <w:tcW w:w="3510" w:type="dxa"/>
          </w:tcPr>
          <w:p w14:paraId="6D665F53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TTGTCGTGTCCGAGGCCACC-3’</w:t>
            </w:r>
          </w:p>
        </w:tc>
        <w:tc>
          <w:tcPr>
            <w:tcW w:w="810" w:type="dxa"/>
          </w:tcPr>
          <w:p w14:paraId="0B63D875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7020" w:type="dxa"/>
          </w:tcPr>
          <w:p w14:paraId="1073CA29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TTGTCGTGTCCGAGGCCACC-3’</w:t>
            </w:r>
          </w:p>
        </w:tc>
      </w:tr>
      <w:tr w:rsidR="005333F0" w:rsidRPr="008A1C5C" w14:paraId="0CA3C1A5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5D3C9B95" w14:textId="77777777" w:rsidR="005333F0" w:rsidRPr="008A1C5C" w:rsidRDefault="005333F0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  <w:shd w:val="clear" w:color="auto" w:fill="CCCCCC" w:themeFill="text1" w:themeFillTint="33"/>
          </w:tcPr>
          <w:p w14:paraId="79299385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4B0D40D7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3510" w:type="dxa"/>
          </w:tcPr>
          <w:p w14:paraId="567D44C2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TGTGATTATAGCCTAAGACCCGGAG-3’</w:t>
            </w:r>
          </w:p>
        </w:tc>
        <w:tc>
          <w:tcPr>
            <w:tcW w:w="810" w:type="dxa"/>
          </w:tcPr>
          <w:p w14:paraId="1EC39959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7020" w:type="dxa"/>
          </w:tcPr>
          <w:p w14:paraId="50DEC120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A1C5C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: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same as M-BCR 1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  <w:vertAlign w:val="superscript"/>
              </w:rPr>
              <w:t>st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run)</w:t>
            </w:r>
          </w:p>
        </w:tc>
      </w:tr>
      <w:tr w:rsidR="005333F0" w:rsidRPr="008A1C5C" w14:paraId="75D15B09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01488254" w14:textId="77777777" w:rsidR="005333F0" w:rsidRPr="008A1C5C" w:rsidRDefault="005333F0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55BC8A82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3D1A8DB2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2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nd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</w:tcPr>
          <w:p w14:paraId="3EBABD41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CAAGACCGGGCAGATCTGGCCC-3’</w:t>
            </w:r>
          </w:p>
        </w:tc>
        <w:tc>
          <w:tcPr>
            <w:tcW w:w="810" w:type="dxa"/>
          </w:tcPr>
          <w:p w14:paraId="1CFB4D6B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7020" w:type="dxa"/>
          </w:tcPr>
          <w:p w14:paraId="6FD5BD70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CAAGACCGGGCAGATCTGGCCC-3’</w:t>
            </w:r>
          </w:p>
        </w:tc>
      </w:tr>
      <w:tr w:rsidR="005333F0" w:rsidRPr="008A1C5C" w14:paraId="73C77625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7B9E5117" w14:textId="77777777" w:rsidR="005333F0" w:rsidRPr="008A1C5C" w:rsidRDefault="005333F0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  <w:shd w:val="clear" w:color="auto" w:fill="CCCCCC" w:themeFill="text1" w:themeFillTint="33"/>
          </w:tcPr>
          <w:p w14:paraId="0399E40F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41CEBAF0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</w:tcPr>
          <w:p w14:paraId="32E65876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TCCACTGGCCACAAAATCATACAGT-3’</w:t>
            </w:r>
          </w:p>
        </w:tc>
        <w:tc>
          <w:tcPr>
            <w:tcW w:w="810" w:type="dxa"/>
          </w:tcPr>
          <w:p w14:paraId="49DC8773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7020" w:type="dxa"/>
          </w:tcPr>
          <w:p w14:paraId="2C4525CA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A1C5C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: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same as M-BCR 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2</w:t>
            </w:r>
            <w:r w:rsidRPr="00F93EC1">
              <w:rPr>
                <w:rFonts w:ascii="Courier New" w:hAnsi="Courier New" w:cs="Courier New"/>
                <w:i/>
                <w:color w:val="auto"/>
                <w:sz w:val="16"/>
                <w:szCs w:val="16"/>
                <w:vertAlign w:val="superscript"/>
              </w:rPr>
              <w:t>nd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run)</w:t>
            </w:r>
          </w:p>
        </w:tc>
      </w:tr>
      <w:tr w:rsidR="005333F0" w:rsidRPr="008A1C5C" w14:paraId="46D00B9B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460C5962" w14:textId="77777777" w:rsidR="005333F0" w:rsidRPr="008A1C5C" w:rsidRDefault="005333F0" w:rsidP="00B26F86">
            <w:pPr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62CDECD3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2420" w:type="dxa"/>
            <w:gridSpan w:val="4"/>
          </w:tcPr>
          <w:p w14:paraId="11034DE5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Control (β actin)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NR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(Sequence of probe was also reported)</w:t>
            </w:r>
          </w:p>
        </w:tc>
      </w:tr>
      <w:tr w:rsidR="005333F0" w:rsidRPr="008A1C5C" w14:paraId="114603AA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365A02BD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  <w:t>4</w:t>
            </w:r>
          </w:p>
        </w:tc>
        <w:tc>
          <w:tcPr>
            <w:tcW w:w="1170" w:type="dxa"/>
            <w:vMerge w:val="restart"/>
          </w:tcPr>
          <w:p w14:paraId="3627E6CD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Song J 201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Song&lt;/Author&gt;&lt;Year&gt;2011&lt;/Year&gt;&lt;RecNum&gt;36&lt;/RecNum&gt;&lt;DisplayText&gt;[16]&lt;/DisplayText&gt;&lt;record&gt;&lt;rec-number&gt;36&lt;/rec-number&gt;&lt;foreign-keys&gt;&lt;key app="EN" db-id="a0x5a5ps5tsepte5dsxvdat3xp2dvdwvvr5z" timestamp="0"&gt;36&lt;/key&gt;&lt;/foreign-keys&gt;&lt;ref-type name="Journal Article"&gt;17&lt;/ref-type&gt;&lt;contributors&gt;&lt;authors&gt;&lt;author&gt;Song, Jianbo&lt;/author&gt;&lt;author&gt;Mercer, Danielle&lt;/author&gt;&lt;author&gt;Hu, Xiaofeng&lt;/author&gt;&lt;author&gt;Liu, Henry&lt;/author&gt;&lt;author&gt;Li, Marilyn M.&lt;/author&gt;&lt;/authors&gt;&lt;/contributors&gt;&lt;auth-address&gt;Hayward Genetics Center, Tulane University Medical Center, New Orleans, Louisiana.&lt;/auth-address&gt;&lt;titles&gt;&lt;title&gt;Common leukemia- and lymphoma-associated genetic aberrations in healthy individuals&lt;/title&gt;&lt;secondary-title&gt;The Journal Of Molecular Diagnostics: JMD&lt;/secondary-title&gt;&lt;/titles&gt;&lt;pages&gt;213-219&lt;/pages&gt;&lt;volume&gt;13&lt;/volume&gt;&lt;number&gt;2&lt;/number&gt;&lt;keywords&gt;&lt;keyword&gt;Chromosome Aberrations*&lt;/keyword&gt;&lt;keyword&gt;Leukemia/*genetics&lt;/keyword&gt;&lt;keyword&gt;Lymphoma/*genetics&lt;/keyword&gt;&lt;keyword&gt;Reverse Transcriptase Polymerase Chain Reaction/*methods&lt;/keyword&gt;&lt;keyword&gt;Cell Line&lt;/keyword&gt;&lt;keyword&gt;Cell Transformation, Neoplastic/genetics&lt;/keyword&gt;&lt;keyword&gt;Fetal Blood&lt;/keyword&gt;&lt;keyword&gt;Fusion Proteins, bcr-abl/blood&lt;/keyword&gt;&lt;keyword&gt;Fusion Proteins, bcr-abl/genetics&lt;/keyword&gt;&lt;keyword&gt;Genetic Markers&lt;/keyword&gt;&lt;keyword&gt;Humans&lt;/keyword&gt;&lt;keyword&gt;Leukemia/blood&lt;/keyword&gt;&lt;keyword&gt;Lymphoma/blood&lt;/keyword&gt;&lt;/keywords&gt;&lt;dates&gt;&lt;year&gt;2011&lt;/year&gt;&lt;/dates&gt;&lt;pub-location&gt;United States&lt;/pub-location&gt;&lt;publisher&gt;Elsever&lt;/publisher&gt;&lt;isbn&gt;1943-7811&lt;/isbn&gt;&lt;accession-num&gt;21354057&lt;/accession-num&gt;&lt;urls&gt;&lt;related-urls&gt;&lt;url&gt;http://search.ebscohost.com/login.aspx?direct=true&amp;amp;db=mdc&amp;amp;AN=21354057&amp;amp;site=ehost-live&lt;/url&gt;&lt;/related-urls&gt;&lt;/urls&gt;&lt;electronic-resource-num&gt;10.1016/j.jmoldx.2010.10.009&lt;/electronic-resource-num&gt;&lt;remote-database-name&gt;mdc&lt;/remote-database-name&gt;&lt;remote-database-provider&gt;EBSCOhost&lt;/remote-database-provider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16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vMerge w:val="restart"/>
          </w:tcPr>
          <w:p w14:paraId="33CE0DA8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1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st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  <w:vMerge w:val="restart"/>
          </w:tcPr>
          <w:p w14:paraId="02EEAEF1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rticle referred to Maurer J 199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2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&amp; Weisser M 2004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Weisser&lt;/Author&gt;&lt;Year&gt;2004&lt;/Year&gt;&lt;RecNum&gt;236&lt;/RecNum&gt;&lt;DisplayText&gt;[43]&lt;/DisplayText&gt;&lt;record&gt;&lt;rec-number&gt;236&lt;/rec-number&gt;&lt;foreign-keys&gt;&lt;key app="EN" db-id="a0x5a5ps5tsepte5dsxvdat3xp2dvdwvvr5z" timestamp="1516176947"&gt;236&lt;/key&gt;&lt;/foreign-keys&gt;&lt;ref-type name="Journal Article"&gt;17&lt;/ref-type&gt;&lt;contributors&gt;&lt;authors&gt;&lt;author&gt;Weisser, M.&lt;/author&gt;&lt;author&gt;Haferlach, T.&lt;/author&gt;&lt;author&gt;Schoch, C.&lt;/author&gt;&lt;author&gt;Hiddemann, W.&lt;/author&gt;&lt;author&gt;Schnittger, S.&lt;/author&gt;&lt;/authors&gt;&lt;/contributors&gt;&lt;titles&gt;&lt;title&gt;The use of housekeeping genes for real-time PCR-based quantification of fusion gene transcripts in acute myeloid leukemia&lt;/title&gt;&lt;secondary-title&gt;Leukemia&lt;/secondary-title&gt;&lt;/titles&gt;&lt;periodical&gt;&lt;full-title&gt;Leukemia&lt;/full-title&gt;&lt;/periodical&gt;&lt;pages&gt;1551-3&lt;/pages&gt;&lt;volume&gt;18&lt;/volume&gt;&lt;number&gt;9&lt;/number&gt;&lt;keywords&gt;&lt;keyword&gt;Actins/*physiology&lt;/keyword&gt;&lt;keyword&gt;Acute Disease&lt;/keyword&gt;&lt;keyword&gt;Glucosephosphate Dehydrogenase/*physiology&lt;/keyword&gt;&lt;keyword&gt;Glyceraldehyde-3-Phosphate Dehydrogenases/*physiology&lt;/keyword&gt;&lt;keyword&gt;Humans&lt;/keyword&gt;&lt;keyword&gt;Hydroxymethylbilane Synthase/*physiology&lt;/keyword&gt;&lt;keyword&gt;Leukemia, Myeloid/diagnosis/*genetics&lt;/keyword&gt;&lt;keyword&gt;Oncogene Proteins, Fusion/*genetics&lt;/keyword&gt;&lt;keyword&gt;RNA, Messenger/genetics/metabolism&lt;/keyword&gt;&lt;keyword&gt;RNA, Neoplasm/genetics/metabolism&lt;/keyword&gt;&lt;keyword&gt;Reverse Transcriptase Polymerase Chain Reaction&lt;/keyword&gt;&lt;keyword&gt;Tubulin/*physiology&lt;/keyword&gt;&lt;/keywords&gt;&lt;dates&gt;&lt;year&gt;2004&lt;/year&gt;&lt;pub-dates&gt;&lt;date&gt;Sep&lt;/date&gt;&lt;/pub-dates&gt;&lt;/dates&gt;&lt;isbn&gt;0887-6924 (Print)&amp;#xD;0887-6924 (Linking)&lt;/isbn&gt;&lt;accession-num&gt;15284861&lt;/accession-num&gt;&lt;urls&gt;&lt;related-urls&gt;&lt;url&gt;https://www.ncbi.nlm.nih.gov/pubmed/15284861&lt;/url&gt;&lt;/related-urls&gt;&lt;/urls&gt;&lt;electronic-resource-num&gt;10.1038/sj.leu.2403438&lt;/electronic-resource-num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43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.  But Weisser M 2004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Weisser&lt;/Author&gt;&lt;Year&gt;2004&lt;/Year&gt;&lt;RecNum&gt;236&lt;/RecNum&gt;&lt;DisplayText&gt;[43]&lt;/DisplayText&gt;&lt;record&gt;&lt;rec-number&gt;236&lt;/rec-number&gt;&lt;foreign-keys&gt;&lt;key app="EN" db-id="a0x5a5ps5tsepte5dsxvdat3xp2dvdwvvr5z" timestamp="1516176947"&gt;236&lt;/key&gt;&lt;/foreign-keys&gt;&lt;ref-type name="Journal Article"&gt;17&lt;/ref-type&gt;&lt;contributors&gt;&lt;authors&gt;&lt;author&gt;Weisser, M.&lt;/author&gt;&lt;author&gt;Haferlach, T.&lt;/author&gt;&lt;author&gt;Schoch, C.&lt;/author&gt;&lt;author&gt;Hiddemann, W.&lt;/author&gt;&lt;author&gt;Schnittger, S.&lt;/author&gt;&lt;/authors&gt;&lt;/contributors&gt;&lt;titles&gt;&lt;title&gt;The use of housekeeping genes for real-time PCR-based quantification of fusion gene transcripts in acute myeloid leukemia&lt;/title&gt;&lt;secondary-title&gt;Leukemia&lt;/secondary-title&gt;&lt;/titles&gt;&lt;periodical&gt;&lt;full-title&gt;Leukemia&lt;/full-title&gt;&lt;/periodical&gt;&lt;pages&gt;1551-3&lt;/pages&gt;&lt;volume&gt;18&lt;/volume&gt;&lt;number&gt;9&lt;/number&gt;&lt;keywords&gt;&lt;keyword&gt;Actins/*physiology&lt;/keyword&gt;&lt;keyword&gt;Acute Disease&lt;/keyword&gt;&lt;keyword&gt;Glucosephosphate Dehydrogenase/*physiology&lt;/keyword&gt;&lt;keyword&gt;Glyceraldehyde-3-Phosphate Dehydrogenases/*physiology&lt;/keyword&gt;&lt;keyword&gt;Humans&lt;/keyword&gt;&lt;keyword&gt;Hydroxymethylbilane Synthase/*physiology&lt;/keyword&gt;&lt;keyword&gt;Leukemia, Myeloid/diagnosis/*genetics&lt;/keyword&gt;&lt;keyword&gt;Oncogene Proteins, Fusion/*genetics&lt;/keyword&gt;&lt;keyword&gt;RNA, Messenger/genetics/metabolism&lt;/keyword&gt;&lt;keyword&gt;RNA, Neoplasm/genetics/metabolism&lt;/keyword&gt;&lt;keyword&gt;Reverse Transcriptase Polymerase Chain Reaction&lt;/keyword&gt;&lt;keyword&gt;Tubulin/*physiology&lt;/keyword&gt;&lt;/keywords&gt;&lt;dates&gt;&lt;year&gt;2004&lt;/year&gt;&lt;pub-dates&gt;&lt;date&gt;Sep&lt;/date&gt;&lt;/pub-dates&gt;&lt;/dates&gt;&lt;isbn&gt;0887-6924 (Print)&amp;#xD;0887-6924 (Linking)&lt;/isbn&gt;&lt;accession-num&gt;15284861&lt;/accession-num&gt;&lt;urls&gt;&lt;related-urls&gt;&lt;url&gt;https://www.ncbi.nlm.nih.gov/pubmed/15284861&lt;/url&gt;&lt;/related-urls&gt;&lt;/urls&gt;&lt;electronic-resource-num&gt;10.1038/sj.leu.2403438&lt;/electronic-resource-num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43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did not mention the nucleotide sequence.</w:t>
            </w:r>
          </w:p>
        </w:tc>
        <w:tc>
          <w:tcPr>
            <w:tcW w:w="810" w:type="dxa"/>
          </w:tcPr>
          <w:p w14:paraId="19B9FCEA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7020" w:type="dxa"/>
          </w:tcPr>
          <w:p w14:paraId="0F285AAE" w14:textId="0F07AE15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Maurer J 199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2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5’-ACCATGGTGGGCGTCCGCAAGA-3’ 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A1C5C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: Difference from reference was shown in </w:t>
            </w:r>
            <w:r w:rsidR="00493843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Supplementary Figure 1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b)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</w:p>
          <w:p w14:paraId="1A2B7C23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ab/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ab/>
              <w:t xml:space="preserve">     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ATGGCGAGGGCGCCTTCCAT-3’</w:t>
            </w:r>
          </w:p>
        </w:tc>
      </w:tr>
      <w:tr w:rsidR="005333F0" w:rsidRPr="008A1C5C" w14:paraId="371775D0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46074608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1170" w:type="dxa"/>
            <w:vMerge/>
          </w:tcPr>
          <w:p w14:paraId="2016805E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1A47595D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3510" w:type="dxa"/>
            <w:vMerge/>
          </w:tcPr>
          <w:p w14:paraId="3E3BF5A4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810" w:type="dxa"/>
          </w:tcPr>
          <w:p w14:paraId="1D4B588A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7020" w:type="dxa"/>
          </w:tcPr>
          <w:p w14:paraId="6E90764E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Maurer J 199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2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(</w:t>
            </w:r>
            <w:r w:rsidRPr="008A1C5C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: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same as M-BCR 1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  <w:vertAlign w:val="superscript"/>
              </w:rPr>
              <w:t>st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run)</w:t>
            </w:r>
          </w:p>
        </w:tc>
      </w:tr>
      <w:tr w:rsidR="005333F0" w:rsidRPr="008A1C5C" w14:paraId="1848200A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1A0F808F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5FC3B92D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72A3DB45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2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nd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  <w:vMerge/>
          </w:tcPr>
          <w:p w14:paraId="131FE3CD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810" w:type="dxa"/>
          </w:tcPr>
          <w:p w14:paraId="4972DB28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7020" w:type="dxa"/>
          </w:tcPr>
          <w:p w14:paraId="564E6366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Maurer J 199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2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ATGGCGAGGGCGCCTTCCAT-3’</w:t>
            </w:r>
          </w:p>
        </w:tc>
      </w:tr>
      <w:tr w:rsidR="005333F0" w:rsidRPr="008A1C5C" w14:paraId="425D5BE3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2201ED43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3EF7DDB6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460155B3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  <w:vMerge/>
          </w:tcPr>
          <w:p w14:paraId="3C4191EA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810" w:type="dxa"/>
          </w:tcPr>
          <w:p w14:paraId="3A878856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7020" w:type="dxa"/>
          </w:tcPr>
          <w:p w14:paraId="7C862C45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Maurer J 199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2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ATCTCCAGTGGCCAGAAAATCATACA-3’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A1C5C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: same as one of the primers used M-BCR 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2</w:t>
            </w:r>
            <w:r w:rsidRPr="00F93EC1">
              <w:rPr>
                <w:rFonts w:ascii="Courier New" w:hAnsi="Courier New" w:cs="Courier New"/>
                <w:i/>
                <w:color w:val="auto"/>
                <w:sz w:val="16"/>
                <w:szCs w:val="16"/>
                <w:vertAlign w:val="superscript"/>
              </w:rPr>
              <w:t>nd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r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un)</w:t>
            </w:r>
          </w:p>
        </w:tc>
      </w:tr>
      <w:tr w:rsidR="005333F0" w:rsidRPr="008A1C5C" w14:paraId="75FE7B87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129AE105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5AB73037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</w:tcPr>
          <w:p w14:paraId="40C19F0C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ontrol</w:t>
            </w:r>
          </w:p>
        </w:tc>
        <w:tc>
          <w:tcPr>
            <w:tcW w:w="3510" w:type="dxa"/>
            <w:vMerge/>
          </w:tcPr>
          <w:p w14:paraId="5EFF6CDE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810" w:type="dxa"/>
          </w:tcPr>
          <w:p w14:paraId="080074DE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7020" w:type="dxa"/>
          </w:tcPr>
          <w:p w14:paraId="14901190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Maurer J 199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NYXVyZXI8L0F1dGhvcj48WWVhcj4xOTkxPC9ZZWFyPjxS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2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A1C5C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: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same as M-BCR 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control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</w:p>
        </w:tc>
      </w:tr>
      <w:tr w:rsidR="005333F0" w:rsidRPr="008A1C5C" w14:paraId="18DAA4D3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</w:tcPr>
          <w:p w14:paraId="3ED5EF6A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  <w:t>5</w:t>
            </w:r>
          </w:p>
        </w:tc>
        <w:tc>
          <w:tcPr>
            <w:tcW w:w="1170" w:type="dxa"/>
          </w:tcPr>
          <w:p w14:paraId="304E9BA3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Zuna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J 2011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Zuna&lt;/Author&gt;&lt;Year&gt;2011&lt;/Year&gt;&lt;RecNum&gt;68&lt;/RecNum&gt;&lt;DisplayText&gt;[17]&lt;/DisplayText&gt;&lt;record&gt;&lt;rec-number&gt;68&lt;/rec-number&gt;&lt;foreign-keys&gt;&lt;key app="EN" db-id="a0x5a5ps5tsepte5dsxvdat3xp2dvdwvvr5z" timestamp="1512877076"&gt;68&lt;/key&gt;&lt;/foreign-keys&gt;&lt;ref-type name="Journal Article"&gt;17&lt;/ref-type&gt;&lt;contributors&gt;&lt;authors&gt;&lt;author&gt;Zuna, J.&lt;/author&gt;&lt;author&gt;Madzo, J.&lt;/author&gt;&lt;author&gt;Krejci, O.&lt;/author&gt;&lt;author&gt;Zemanova, Z.&lt;/author&gt;&lt;author&gt;Kalinova, M.&lt;/author&gt;&lt;author&gt;Muzikova, K.&lt;/author&gt;&lt;author&gt;Zapotocky, M.&lt;/author&gt;&lt;author&gt;Starkova, J.&lt;/author&gt;&lt;author&gt;Hrusak, O.&lt;/author&gt;&lt;author&gt;Horak, J.&lt;/author&gt;&lt;author&gt;Trka, J.&lt;/author&gt;&lt;/authors&gt;&lt;/contributors&gt;&lt;titles&gt;&lt;title&gt;ETV6/RUNX1 (TEL/AML1) is a frequent prenatal first hit in childhood leukemia&lt;/title&gt;&lt;secondary-title&gt;Blood&lt;/secondary-title&gt;&lt;/titles&gt;&lt;periodical&gt;&lt;full-title&gt;Blood&lt;/full-title&gt;&lt;/periodical&gt;&lt;pages&gt;368-9; author reply 370-1&lt;/pages&gt;&lt;volume&gt;117&lt;/volume&gt;&lt;number&gt;1&lt;/number&gt;&lt;keywords&gt;&lt;keyword&gt;Core Binding Factor Alpha 2 Subunit&lt;/keyword&gt;&lt;keyword&gt;Humans&lt;/keyword&gt;&lt;keyword&gt;In Situ Hybridization, Fluorescence&lt;/keyword&gt;&lt;keyword&gt;Infant, Newborn&lt;/keyword&gt;&lt;keyword&gt;Oncogene Proteins, Fusion/blood/*genetics&lt;/keyword&gt;&lt;keyword&gt;Precursor Cell Lymphoblastic Leukemia-Lymphoma/blood/*genetics&lt;/keyword&gt;&lt;keyword&gt;RNA, Messenger/blood/genetics&lt;/keyword&gt;&lt;keyword&gt;Reverse Transcriptase Polymerase Chain Reaction&lt;/keyword&gt;&lt;/keywords&gt;&lt;dates&gt;&lt;year&gt;2011&lt;/year&gt;&lt;pub-dates&gt;&lt;date&gt;Jan 06&lt;/date&gt;&lt;/pub-dates&gt;&lt;/dates&gt;&lt;isbn&gt;1528-0020 (Electronic)&amp;#xD;0006-4971 (Linking)&lt;/isbn&gt;&lt;accession-num&gt;21212293&lt;/accession-num&gt;&lt;urls&gt;&lt;related-urls&gt;&lt;url&gt;https://www.ncbi.nlm.nih.gov/pubmed/21212293&lt;/url&gt;&lt;/related-urls&gt;&lt;/urls&gt;&lt;electronic-resource-num&gt;10.1182/blood-2010-09-309070&lt;/electronic-resource-num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17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</w:tc>
        <w:tc>
          <w:tcPr>
            <w:tcW w:w="12420" w:type="dxa"/>
            <w:gridSpan w:val="4"/>
          </w:tcPr>
          <w:p w14:paraId="52B585CB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  <w:lang w:val="en-US"/>
              </w:rPr>
              <w:t>(</w:t>
            </w:r>
            <w:r w:rsidRPr="008A1C5C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  <w:lang w:val="en-US"/>
              </w:rPr>
              <w:t>Comments: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  <w:lang w:val="en-US"/>
              </w:rPr>
              <w:t xml:space="preserve"> this paper is Correspondence to Editor. No information on the PCR technique can be extracted except for information on precautionary measures taken in their study.)</w:t>
            </w:r>
          </w:p>
        </w:tc>
      </w:tr>
      <w:tr w:rsidR="005333F0" w:rsidRPr="008A1C5C" w14:paraId="5EF92919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16F1F198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  <w:t>6</w:t>
            </w:r>
          </w:p>
        </w:tc>
        <w:tc>
          <w:tcPr>
            <w:tcW w:w="1170" w:type="dxa"/>
            <w:vMerge w:val="restart"/>
          </w:tcPr>
          <w:p w14:paraId="5ACE1DDF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Ismail SI 2014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Jc21haWw8L0F1dGhvcj48WWVhcj4yMDE0PC9ZZWFyPjxS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>
                <w:fldData xml:space="preserve">PEVuZE5vdGU+PENpdGU+PEF1dGhvcj5Jc21haWw8L0F1dGhvcj48WWVhcj4yMDE0PC9ZZWFyPjxS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</w:fldData>
              </w:fldChar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</w:rPr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19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vMerge w:val="restart"/>
          </w:tcPr>
          <w:p w14:paraId="305CE30F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1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st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  <w:vMerge w:val="restart"/>
          </w:tcPr>
          <w:p w14:paraId="767F7144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rticle referred to Cross NC 1994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Cross&lt;/Author&gt;&lt;Year&gt;1994&lt;/Year&gt;&lt;RecNum&gt;109&lt;/RecNum&gt;&lt;DisplayText&gt;[34]&lt;/DisplayText&gt;&lt;record&gt;&lt;rec-number&gt;109&lt;/rec-number&gt;&lt;foreign-keys&gt;&lt;key app="EN" db-id="a0x5a5ps5tsepte5dsxvdat3xp2dvdwvvr5z" timestamp="1516175878"&gt;109&lt;/key&gt;&lt;/foreign-keys&gt;&lt;ref-type name="Journal Article"&gt;17&lt;/ref-type&gt;&lt;contributors&gt;&lt;authors&gt;&lt;author&gt;Cross, N. C.&lt;/author&gt;&lt;author&gt;Melo, J. V.&lt;/author&gt;&lt;author&gt;Feng, L.&lt;/author&gt;&lt;author&gt;Goldman, J. M.&lt;/author&gt;&lt;/authors&gt;&lt;/contributors&gt;&lt;auth-address&gt;LRF Centre for Adult Leukaemia, Royal Postgraduate Medical School, London, UK.&lt;/auth-address&gt;&lt;titles&gt;&lt;title&gt;An optimized multiplex polymerase chain reaction (PCR) for detection of BCR-ABL fusion mRNAs in haematological disorders&lt;/title&gt;&lt;secondary-title&gt;Leukemia&lt;/secondary-title&gt;&lt;/titles&gt;&lt;periodical&gt;&lt;full-title&gt;Leukemia&lt;/full-title&gt;&lt;/periodical&gt;&lt;pages&gt;186-9&lt;/pages&gt;&lt;volume&gt;8&lt;/volume&gt;&lt;number&gt;1&lt;/number&gt;&lt;keywords&gt;&lt;keyword&gt;Base Sequence&lt;/keyword&gt;&lt;keyword&gt;DNA, Complementary/analysis/biosynthesis/genetics&lt;/keyword&gt;&lt;keyword&gt;Electrophoresis, Agar Gel&lt;/keyword&gt;&lt;keyword&gt;Fusion Proteins, bcr-abl/*genetics&lt;/keyword&gt;&lt;keyword&gt;Gene Amplification&lt;/keyword&gt;&lt;keyword&gt;Hematologic Diseases/*genetics&lt;/keyword&gt;&lt;keyword&gt;Humans&lt;/keyword&gt;&lt;keyword&gt;Molecular Sequence Data&lt;/keyword&gt;&lt;keyword&gt;Polymerase Chain Reaction/*methods&lt;/keyword&gt;&lt;keyword&gt;RNA, Messenger/*analysis/genetics&lt;/keyword&gt;&lt;keyword&gt;Transcription, Genetic/genetics&lt;/keyword&gt;&lt;/keywords&gt;&lt;dates&gt;&lt;year&gt;1994&lt;/year&gt;&lt;pub-dates&gt;&lt;date&gt;Jan&lt;/date&gt;&lt;/pub-dates&gt;&lt;/dates&gt;&lt;isbn&gt;0887-6924 (Print)&amp;#xD;0887-6924 (Linking)&lt;/isbn&gt;&lt;accession-num&gt;8289486&lt;/accession-num&gt;&lt;urls&gt;&lt;related-urls&gt;&lt;url&gt;https://www.ncbi.nlm.nih.gov/pubmed/8289486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&amp; </w:t>
            </w: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Nogva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HK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Nogva&lt;/Author&gt;&lt;Year&gt;1998&lt;/Year&gt;&lt;RecNum&gt;238&lt;/RecNum&gt;&lt;DisplayText&gt;[39]&lt;/DisplayText&gt;&lt;record&gt;&lt;rec-number&gt;238&lt;/rec-number&gt;&lt;foreign-keys&gt;&lt;key app="EN" db-id="a0x5a5ps5tsepte5dsxvdat3xp2dvdwvvr5z" timestamp="1516177029"&gt;238&lt;/key&gt;&lt;/foreign-keys&gt;&lt;ref-type name="Journal Article"&gt;17&lt;/ref-type&gt;&lt;contributors&gt;&lt;authors&gt;&lt;author&gt;Nogva, H. K.&lt;/author&gt;&lt;author&gt;Evensen, S. A.&lt;/author&gt;&lt;author&gt;Madshus, I. H.&lt;/author&gt;&lt;/authors&gt;&lt;/contributors&gt;&lt;auth-address&gt;Department of Pathology, Rikshospitalet, Oslo, Norway.&lt;/auth-address&gt;&lt;titles&gt;&lt;title&gt;One-tube multiplex RT-PCR of BCR-ABL transcripts in analysis of patients with chronic myeloid leukaemia and acute lymphoblastic leukaemia&lt;/title&gt;&lt;secondary-title&gt;Scand J Clin Lab Invest&lt;/secondary-title&gt;&lt;/titles&gt;&lt;periodical&gt;&lt;full-title&gt;Scand J Clin Lab Invest&lt;/full-title&gt;&lt;/periodical&gt;&lt;pages&gt;647-54&lt;/pages&gt;&lt;volume&gt;58&lt;/volume&gt;&lt;number&gt;8&lt;/number&gt;&lt;keywords&gt;&lt;keyword&gt;Cloning, Molecular/methods&lt;/keyword&gt;&lt;keyword&gt;DNA Primers&lt;/keyword&gt;&lt;keyword&gt;DNA, Neoplasm/analysis&lt;/keyword&gt;&lt;keyword&gt;Fusion Proteins, bcr-abl/*genetics&lt;/keyword&gt;&lt;keyword&gt;Humans&lt;/keyword&gt;&lt;keyword&gt;Leukemia, Myelogenous, Chronic, BCR-ABL Positive/*diagnosis&lt;/keyword&gt;&lt;keyword&gt;Polymerase Chain Reaction/*methods&lt;/keyword&gt;&lt;keyword&gt;Precursor Cell Lymphoblastic Leukemia-Lymphoma/*diagnosis&lt;/keyword&gt;&lt;keyword&gt;RNA, Messenger/analysis&lt;/keyword&gt;&lt;keyword&gt;Reverse Transcriptase Polymerase Chain Reaction/*methods&lt;/keyword&gt;&lt;keyword&gt;Sensitivity and Specificity&lt;/keyword&gt;&lt;keyword&gt;Transcription, Genetic&lt;/keyword&gt;&lt;/keywords&gt;&lt;dates&gt;&lt;year&gt;1998&lt;/year&gt;&lt;pub-dates&gt;&lt;date&gt;Dec&lt;/date&gt;&lt;/pub-dates&gt;&lt;/dates&gt;&lt;isbn&gt;0036-5513 (Print)&amp;#xD;0036-5513 (Linking)&lt;/isbn&gt;&lt;accession-num&gt;10088201&lt;/accession-num&gt;&lt;urls&gt;&lt;related-urls&gt;&lt;url&gt;https://www.ncbi.nlm.nih.gov/pubmed/10088201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9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with minor modifications.</w:t>
            </w:r>
          </w:p>
        </w:tc>
        <w:tc>
          <w:tcPr>
            <w:tcW w:w="810" w:type="dxa"/>
          </w:tcPr>
          <w:p w14:paraId="12292E19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7020" w:type="dxa"/>
          </w:tcPr>
          <w:p w14:paraId="50DA3A3D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Cross NC 1994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Cross&lt;/Author&gt;&lt;Year&gt;1994&lt;/Year&gt;&lt;RecNum&gt;109&lt;/RecNum&gt;&lt;DisplayText&gt;[34]&lt;/DisplayText&gt;&lt;record&gt;&lt;rec-number&gt;109&lt;/rec-number&gt;&lt;foreign-keys&gt;&lt;key app="EN" db-id="a0x5a5ps5tsepte5dsxvdat3xp2dvdwvvr5z" timestamp="1516175878"&gt;109&lt;/key&gt;&lt;/foreign-keys&gt;&lt;ref-type name="Journal Article"&gt;17&lt;/ref-type&gt;&lt;contributors&gt;&lt;authors&gt;&lt;author&gt;Cross, N. C.&lt;/author&gt;&lt;author&gt;Melo, J. V.&lt;/author&gt;&lt;author&gt;Feng, L.&lt;/author&gt;&lt;author&gt;Goldman, J. M.&lt;/author&gt;&lt;/authors&gt;&lt;/contributors&gt;&lt;auth-address&gt;LRF Centre for Adult Leukaemia, Royal Postgraduate Medical School, London, UK.&lt;/auth-address&gt;&lt;titles&gt;&lt;title&gt;An optimized multiplex polymerase chain reaction (PCR) for detection of BCR-ABL fusion mRNAs in haematological disorders&lt;/title&gt;&lt;secondary-title&gt;Leukemia&lt;/secondary-title&gt;&lt;/titles&gt;&lt;periodical&gt;&lt;full-title&gt;Leukemia&lt;/full-title&gt;&lt;/periodical&gt;&lt;pages&gt;186-9&lt;/pages&gt;&lt;volume&gt;8&lt;/volume&gt;&lt;number&gt;1&lt;/number&gt;&lt;keywords&gt;&lt;keyword&gt;Base Sequence&lt;/keyword&gt;&lt;keyword&gt;DNA, Complementary/analysis/biosynthesis/genetics&lt;/keyword&gt;&lt;keyword&gt;Electrophoresis, Agar Gel&lt;/keyword&gt;&lt;keyword&gt;Fusion Proteins, bcr-abl/*genetics&lt;/keyword&gt;&lt;keyword&gt;Gene Amplification&lt;/keyword&gt;&lt;keyword&gt;Hematologic Diseases/*genetics&lt;/keyword&gt;&lt;keyword&gt;Humans&lt;/keyword&gt;&lt;keyword&gt;Molecular Sequence Data&lt;/keyword&gt;&lt;keyword&gt;Polymerase Chain Reaction/*methods&lt;/keyword&gt;&lt;keyword&gt;RNA, Messenger/*analysis/genetics&lt;/keyword&gt;&lt;keyword&gt;Transcription, Genetic/genetics&lt;/keyword&gt;&lt;/keywords&gt;&lt;dates&gt;&lt;year&gt;1994&lt;/year&gt;&lt;pub-dates&gt;&lt;date&gt;Jan&lt;/date&gt;&lt;/pub-dates&gt;&lt;/dates&gt;&lt;isbn&gt;0887-6924 (Print)&amp;#xD;0887-6924 (Linking)&lt;/isbn&gt;&lt;accession-num&gt;8289486&lt;/accession-num&gt;&lt;urls&gt;&lt;related-urls&gt;&lt;url&gt;https://www.ncbi.nlm.nih.gov/pubmed/8289486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&amp; </w:t>
            </w: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Nogva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HK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Nogva&lt;/Author&gt;&lt;Year&gt;1998&lt;/Year&gt;&lt;RecNum&gt;238&lt;/RecNum&gt;&lt;DisplayText&gt;[39]&lt;/DisplayText&gt;&lt;record&gt;&lt;rec-number&gt;238&lt;/rec-number&gt;&lt;foreign-keys&gt;&lt;key app="EN" db-id="a0x5a5ps5tsepte5dsxvdat3xp2dvdwvvr5z" timestamp="1516177029"&gt;238&lt;/key&gt;&lt;/foreign-keys&gt;&lt;ref-type name="Journal Article"&gt;17&lt;/ref-type&gt;&lt;contributors&gt;&lt;authors&gt;&lt;author&gt;Nogva, H. K.&lt;/author&gt;&lt;author&gt;Evensen, S. A.&lt;/author&gt;&lt;author&gt;Madshus, I. H.&lt;/author&gt;&lt;/authors&gt;&lt;/contributors&gt;&lt;auth-address&gt;Department of Pathology, Rikshospitalet, Oslo, Norway.&lt;/auth-address&gt;&lt;titles&gt;&lt;title&gt;One-tube multiplex RT-PCR of BCR-ABL transcripts in analysis of patients with chronic myeloid leukaemia and acute lymphoblastic leukaemia&lt;/title&gt;&lt;secondary-title&gt;Scand J Clin Lab Invest&lt;/secondary-title&gt;&lt;/titles&gt;&lt;periodical&gt;&lt;full-title&gt;Scand J Clin Lab Invest&lt;/full-title&gt;&lt;/periodical&gt;&lt;pages&gt;647-54&lt;/pages&gt;&lt;volume&gt;58&lt;/volume&gt;&lt;number&gt;8&lt;/number&gt;&lt;keywords&gt;&lt;keyword&gt;Cloning, Molecular/methods&lt;/keyword&gt;&lt;keyword&gt;DNA Primers&lt;/keyword&gt;&lt;keyword&gt;DNA, Neoplasm/analysis&lt;/keyword&gt;&lt;keyword&gt;Fusion Proteins, bcr-abl/*genetics&lt;/keyword&gt;&lt;keyword&gt;Humans&lt;/keyword&gt;&lt;keyword&gt;Leukemia, Myelogenous, Chronic, BCR-ABL Positive/*diagnosis&lt;/keyword&gt;&lt;keyword&gt;Polymerase Chain Reaction/*methods&lt;/keyword&gt;&lt;keyword&gt;Precursor Cell Lymphoblastic Leukemia-Lymphoma/*diagnosis&lt;/keyword&gt;&lt;keyword&gt;RNA, Messenger/analysis&lt;/keyword&gt;&lt;keyword&gt;Reverse Transcriptase Polymerase Chain Reaction/*methods&lt;/keyword&gt;&lt;keyword&gt;Sensitivity and Specificity&lt;/keyword&gt;&lt;keyword&gt;Transcription, Genetic&lt;/keyword&gt;&lt;/keywords&gt;&lt;dates&gt;&lt;year&gt;1998&lt;/year&gt;&lt;pub-dates&gt;&lt;date&gt;Dec&lt;/date&gt;&lt;/pub-dates&gt;&lt;/dates&gt;&lt;isbn&gt;0036-5513 (Print)&amp;#xD;0036-5513 (Linking)&lt;/isbn&gt;&lt;accession-num&gt;10088201&lt;/accession-num&gt;&lt;urls&gt;&lt;related-urls&gt;&lt;url&gt;https://www.ncbi.nlm.nih.gov/pubmed/10088201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9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'-ACCGCATGTTCCGGGACAAAAG-3'</w:t>
            </w:r>
          </w:p>
        </w:tc>
      </w:tr>
      <w:tr w:rsidR="005333F0" w:rsidRPr="008A1C5C" w14:paraId="39D1C6A5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17AA965A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0656AE40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46677F87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  <w:vMerge/>
          </w:tcPr>
          <w:p w14:paraId="0B943351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810" w:type="dxa"/>
          </w:tcPr>
          <w:p w14:paraId="4F8152A9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7020" w:type="dxa"/>
          </w:tcPr>
          <w:p w14:paraId="2F4D0BFD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Cross NC 1994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Cross&lt;/Author&gt;&lt;Year&gt;1994&lt;/Year&gt;&lt;RecNum&gt;109&lt;/RecNum&gt;&lt;DisplayText&gt;[34]&lt;/DisplayText&gt;&lt;record&gt;&lt;rec-number&gt;109&lt;/rec-number&gt;&lt;foreign-keys&gt;&lt;key app="EN" db-id="a0x5a5ps5tsepte5dsxvdat3xp2dvdwvvr5z" timestamp="1516175878"&gt;109&lt;/key&gt;&lt;/foreign-keys&gt;&lt;ref-type name="Journal Article"&gt;17&lt;/ref-type&gt;&lt;contributors&gt;&lt;authors&gt;&lt;author&gt;Cross, N. C.&lt;/author&gt;&lt;author&gt;Melo, J. V.&lt;/author&gt;&lt;author&gt;Feng, L.&lt;/author&gt;&lt;author&gt;Goldman, J. M.&lt;/author&gt;&lt;/authors&gt;&lt;/contributors&gt;&lt;auth-address&gt;LRF Centre for Adult Leukaemia, Royal Postgraduate Medical School, London, UK.&lt;/auth-address&gt;&lt;titles&gt;&lt;title&gt;An optimized multiplex polymerase chain reaction (PCR) for detection of BCR-ABL fusion mRNAs in haematological disorders&lt;/title&gt;&lt;secondary-title&gt;Leukemia&lt;/secondary-title&gt;&lt;/titles&gt;&lt;periodical&gt;&lt;full-title&gt;Leukemia&lt;/full-title&gt;&lt;/periodical&gt;&lt;pages&gt;186-9&lt;/pages&gt;&lt;volume&gt;8&lt;/volume&gt;&lt;number&gt;1&lt;/number&gt;&lt;keywords&gt;&lt;keyword&gt;Base Sequence&lt;/keyword&gt;&lt;keyword&gt;DNA, Complementary/analysis/biosynthesis/genetics&lt;/keyword&gt;&lt;keyword&gt;Electrophoresis, Agar Gel&lt;/keyword&gt;&lt;keyword&gt;Fusion Proteins, bcr-abl/*genetics&lt;/keyword&gt;&lt;keyword&gt;Gene Amplification&lt;/keyword&gt;&lt;keyword&gt;Hematologic Diseases/*genetics&lt;/keyword&gt;&lt;keyword&gt;Humans&lt;/keyword&gt;&lt;keyword&gt;Molecular Sequence Data&lt;/keyword&gt;&lt;keyword&gt;Polymerase Chain Reaction/*methods&lt;/keyword&gt;&lt;keyword&gt;RNA, Messenger/*analysis/genetics&lt;/keyword&gt;&lt;keyword&gt;Transcription, Genetic/genetics&lt;/keyword&gt;&lt;/keywords&gt;&lt;dates&gt;&lt;year&gt;1994&lt;/year&gt;&lt;pub-dates&gt;&lt;date&gt;Jan&lt;/date&gt;&lt;/pub-dates&gt;&lt;/dates&gt;&lt;isbn&gt;0887-6924 (Print)&amp;#xD;0887-6924 (Linking)&lt;/isbn&gt;&lt;accession-num&gt;8289486&lt;/accession-num&gt;&lt;urls&gt;&lt;related-urls&gt;&lt;url&gt;https://www.ncbi.nlm.nih.gov/pubmed/8289486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4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A1C5C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: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same as M-BCR 1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  <w:vertAlign w:val="superscript"/>
              </w:rPr>
              <w:t>st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run)</w:t>
            </w:r>
          </w:p>
        </w:tc>
      </w:tr>
      <w:tr w:rsidR="005333F0" w:rsidRPr="008A1C5C" w14:paraId="326D8729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3FBE8AB2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0BDBB7F1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 w:val="restart"/>
          </w:tcPr>
          <w:p w14:paraId="072C53E6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2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vertAlign w:val="superscript"/>
                <w:lang w:val="en-US"/>
              </w:rPr>
              <w:t>nd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un</w:t>
            </w:r>
          </w:p>
        </w:tc>
        <w:tc>
          <w:tcPr>
            <w:tcW w:w="3510" w:type="dxa"/>
            <w:vMerge/>
          </w:tcPr>
          <w:p w14:paraId="4A9B4CA3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810" w:type="dxa"/>
          </w:tcPr>
          <w:p w14:paraId="42D7D7E4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BCR</w:t>
            </w:r>
          </w:p>
        </w:tc>
        <w:tc>
          <w:tcPr>
            <w:tcW w:w="7020" w:type="dxa"/>
          </w:tcPr>
          <w:p w14:paraId="6D821506" w14:textId="16FBD429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Nogva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HK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Nogva&lt;/Author&gt;&lt;Year&gt;1998&lt;/Year&gt;&lt;RecNum&gt;238&lt;/RecNum&gt;&lt;DisplayText&gt;[39]&lt;/DisplayText&gt;&lt;record&gt;&lt;rec-number&gt;238&lt;/rec-number&gt;&lt;foreign-keys&gt;&lt;key app="EN" db-id="a0x5a5ps5tsepte5dsxvdat3xp2dvdwvvr5z" timestamp="1516177029"&gt;238&lt;/key&gt;&lt;/foreign-keys&gt;&lt;ref-type name="Journal Article"&gt;17&lt;/ref-type&gt;&lt;contributors&gt;&lt;authors&gt;&lt;author&gt;Nogva, H. K.&lt;/author&gt;&lt;author&gt;Evensen, S. A.&lt;/author&gt;&lt;author&gt;Madshus, I. H.&lt;/author&gt;&lt;/authors&gt;&lt;/contributors&gt;&lt;auth-address&gt;Department of Pathology, Rikshospitalet, Oslo, Norway.&lt;/auth-address&gt;&lt;titles&gt;&lt;title&gt;One-tube multiplex RT-PCR of BCR-ABL transcripts in analysis of patients with chronic myeloid leukaemia and acute lymphoblastic leukaemia&lt;/title&gt;&lt;secondary-title&gt;Scand J Clin Lab Invest&lt;/secondary-title&gt;&lt;/titles&gt;&lt;periodical&gt;&lt;full-title&gt;Scand J Clin Lab Invest&lt;/full-title&gt;&lt;/periodical&gt;&lt;pages&gt;647-54&lt;/pages&gt;&lt;volume&gt;58&lt;/volume&gt;&lt;number&gt;8&lt;/number&gt;&lt;keywords&gt;&lt;keyword&gt;Cloning, Molecular/methods&lt;/keyword&gt;&lt;keyword&gt;DNA Primers&lt;/keyword&gt;&lt;keyword&gt;DNA, Neoplasm/analysis&lt;/keyword&gt;&lt;keyword&gt;Fusion Proteins, bcr-abl/*genetics&lt;/keyword&gt;&lt;keyword&gt;Humans&lt;/keyword&gt;&lt;keyword&gt;Leukemia, Myelogenous, Chronic, BCR-ABL Positive/*diagnosis&lt;/keyword&gt;&lt;keyword&gt;Polymerase Chain Reaction/*methods&lt;/keyword&gt;&lt;keyword&gt;Precursor Cell Lymphoblastic Leukemia-Lymphoma/*diagnosis&lt;/keyword&gt;&lt;keyword&gt;RNA, Messenger/analysis&lt;/keyword&gt;&lt;keyword&gt;Reverse Transcriptase Polymerase Chain Reaction/*methods&lt;/keyword&gt;&lt;keyword&gt;Sensitivity and Specificity&lt;/keyword&gt;&lt;keyword&gt;Transcription, Genetic&lt;/keyword&gt;&lt;/keywords&gt;&lt;dates&gt;&lt;year&gt;1998&lt;/year&gt;&lt;pub-dates&gt;&lt;date&gt;Dec&lt;/date&gt;&lt;/pub-dates&gt;&lt;/dates&gt;&lt;isbn&gt;0036-5513 (Print)&amp;#xD;0036-5513 (Linking)&lt;/isbn&gt;&lt;accession-num&gt;10088201&lt;/accession-num&gt;&lt;urls&gt;&lt;related-urls&gt;&lt;url&gt;https://www.ncbi.nlm.nih.gov/pubmed/10088201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9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ATGGAGACGCAGAAG-3’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A1C5C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: Difference from reference was shown in </w:t>
            </w:r>
            <w:r w:rsidR="00493843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Supplementary Figure 1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b)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</w:p>
        </w:tc>
      </w:tr>
      <w:tr w:rsidR="005333F0" w:rsidRPr="008A1C5C" w14:paraId="3BC3BF09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2EE6ECAA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6C11F525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07F67FE9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  <w:vMerge/>
          </w:tcPr>
          <w:p w14:paraId="1695BDAD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810" w:type="dxa"/>
          </w:tcPr>
          <w:p w14:paraId="099A59E3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7020" w:type="dxa"/>
          </w:tcPr>
          <w:p w14:paraId="01770A3F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proofErr w:type="spellStart"/>
            <w:r w:rsidRPr="00601A74">
              <w:rPr>
                <w:rFonts w:ascii="Courier New" w:hAnsi="Courier New" w:cs="Courier New"/>
                <w:color w:val="auto"/>
                <w:sz w:val="16"/>
                <w:szCs w:val="16"/>
              </w:rPr>
              <w:t>Nogva</w:t>
            </w:r>
            <w:proofErr w:type="spellEnd"/>
            <w:r w:rsidRPr="00601A74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HK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Nogva&lt;/Author&gt;&lt;Year&gt;1998&lt;/Year&gt;&lt;RecNum&gt;238&lt;/RecNum&gt;&lt;DisplayText&gt;[39]&lt;/DisplayText&gt;&lt;record&gt;&lt;rec-number&gt;238&lt;/rec-number&gt;&lt;foreign-keys&gt;&lt;key app="EN" db-id="a0x5a5ps5tsepte5dsxvdat3xp2dvdwvvr5z" timestamp="1516177029"&gt;238&lt;/key&gt;&lt;/foreign-keys&gt;&lt;ref-type name="Journal Article"&gt;17&lt;/ref-type&gt;&lt;contributors&gt;&lt;authors&gt;&lt;author&gt;Nogva, H. K.&lt;/author&gt;&lt;author&gt;Evensen, S. A.&lt;/author&gt;&lt;author&gt;Madshus, I. H.&lt;/author&gt;&lt;/authors&gt;&lt;/contributors&gt;&lt;auth-address&gt;Department of Pathology, Rikshospitalet, Oslo, Norway.&lt;/auth-address&gt;&lt;titles&gt;&lt;title&gt;One-tube multiplex RT-PCR of BCR-ABL transcripts in analysis of patients with chronic myeloid leukaemia and acute lymphoblastic leukaemia&lt;/title&gt;&lt;secondary-title&gt;Scand J Clin Lab Invest&lt;/secondary-title&gt;&lt;/titles&gt;&lt;periodical&gt;&lt;full-title&gt;Scand J Clin Lab Invest&lt;/full-title&gt;&lt;/periodical&gt;&lt;pages&gt;647-54&lt;/pages&gt;&lt;volume&gt;58&lt;/volume&gt;&lt;number&gt;8&lt;/number&gt;&lt;keywords&gt;&lt;keyword&gt;Cloning, Molecular/methods&lt;/keyword&gt;&lt;keyword&gt;DNA Primers&lt;/keyword&gt;&lt;keyword&gt;DNA, Neoplasm/analysis&lt;/keyword&gt;&lt;keyword&gt;Fusion Proteins, bcr-abl/*genetics&lt;/keyword&gt;&lt;keyword&gt;Humans&lt;/keyword&gt;&lt;keyword&gt;Leukemia, Myelogenous, Chronic, BCR-ABL Positive/*diagnosis&lt;/keyword&gt;&lt;keyword&gt;Polymerase Chain Reaction/*methods&lt;/keyword&gt;&lt;keyword&gt;Precursor Cell Lymphoblastic Leukemia-Lymphoma/*diagnosis&lt;/keyword&gt;&lt;keyword&gt;RNA, Messenger/analysis&lt;/keyword&gt;&lt;keyword&gt;Reverse Transcriptase Polymerase Chain Reaction/*methods&lt;/keyword&gt;&lt;keyword&gt;Sensitivity and Specificity&lt;/keyword&gt;&lt;keyword&gt;Transcription, Genetic&lt;/keyword&gt;&lt;/keywords&gt;&lt;dates&gt;&lt;year&gt;1998&lt;/year&gt;&lt;pub-dates&gt;&lt;date&gt;Dec&lt;/date&gt;&lt;/pub-dates&gt;&lt;/dates&gt;&lt;isbn&gt;0036-5513 (Print)&amp;#xD;0036-5513 (Linking)&lt;/isbn&gt;&lt;accession-num&gt;10088201&lt;/accession-num&gt;&lt;urls&gt;&lt;related-urls&gt;&lt;url&gt;https://www.ncbi.nlm.nih.gov/pubmed/10088201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9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601A74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'-GGCCACAAAATCATAC-3'</w:t>
            </w:r>
          </w:p>
          <w:p w14:paraId="4ED0CFE1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ab/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ab/>
              <w:t xml:space="preserve">   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5’-GTATGATTTTGTGGCC-3’ (</w:t>
            </w: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)</w:t>
            </w:r>
          </w:p>
        </w:tc>
      </w:tr>
      <w:tr w:rsidR="005333F0" w:rsidRPr="008A1C5C" w14:paraId="08D9E4D1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5F848878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7A745961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</w:tcPr>
          <w:p w14:paraId="5C95CCC2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Control </w:t>
            </w:r>
          </w:p>
        </w:tc>
        <w:tc>
          <w:tcPr>
            <w:tcW w:w="3510" w:type="dxa"/>
            <w:vMerge/>
          </w:tcPr>
          <w:p w14:paraId="79DD0551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810" w:type="dxa"/>
          </w:tcPr>
          <w:p w14:paraId="2F21E246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ABL1</w:t>
            </w:r>
          </w:p>
        </w:tc>
        <w:tc>
          <w:tcPr>
            <w:tcW w:w="7020" w:type="dxa"/>
          </w:tcPr>
          <w:p w14:paraId="41F255FF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</w:pP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Nogva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HK 1998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Nogva&lt;/Author&gt;&lt;Year&gt;1998&lt;/Year&gt;&lt;RecNum&gt;238&lt;/RecNum&gt;&lt;DisplayText&gt;[39]&lt;/DisplayText&gt;&lt;record&gt;&lt;rec-number&gt;238&lt;/rec-number&gt;&lt;foreign-keys&gt;&lt;key app="EN" db-id="a0x5a5ps5tsepte5dsxvdat3xp2dvdwvvr5z" timestamp="1516177029"&gt;238&lt;/key&gt;&lt;/foreign-keys&gt;&lt;ref-type name="Journal Article"&gt;17&lt;/ref-type&gt;&lt;contributors&gt;&lt;authors&gt;&lt;author&gt;Nogva, H. K.&lt;/author&gt;&lt;author&gt;Evensen, S. A.&lt;/author&gt;&lt;author&gt;Madshus, I. H.&lt;/author&gt;&lt;/authors&gt;&lt;/contributors&gt;&lt;auth-address&gt;Department of Pathology, Rikshospitalet, Oslo, Norway.&lt;/auth-address&gt;&lt;titles&gt;&lt;title&gt;One-tube multiplex RT-PCR of BCR-ABL transcripts in analysis of patients with chronic myeloid leukaemia and acute lymphoblastic leukaemia&lt;/title&gt;&lt;secondary-title&gt;Scand J Clin Lab Invest&lt;/secondary-title&gt;&lt;/titles&gt;&lt;periodical&gt;&lt;full-title&gt;Scand J Clin Lab Invest&lt;/full-title&gt;&lt;/periodical&gt;&lt;pages&gt;647-54&lt;/pages&gt;&lt;volume&gt;58&lt;/volume&gt;&lt;number&gt;8&lt;/number&gt;&lt;keywords&gt;&lt;keyword&gt;Cloning, Molecular/methods&lt;/keyword&gt;&lt;keyword&gt;DNA Primers&lt;/keyword&gt;&lt;keyword&gt;DNA, Neoplasm/analysis&lt;/keyword&gt;&lt;keyword&gt;Fusion Proteins, bcr-abl/*genetics&lt;/keyword&gt;&lt;keyword&gt;Humans&lt;/keyword&gt;&lt;keyword&gt;Leukemia, Myelogenous, Chronic, BCR-ABL Positive/*diagnosis&lt;/keyword&gt;&lt;keyword&gt;Polymerase Chain Reaction/*methods&lt;/keyword&gt;&lt;keyword&gt;Precursor Cell Lymphoblastic Leukemia-Lymphoma/*diagnosis&lt;/keyword&gt;&lt;keyword&gt;RNA, Messenger/analysis&lt;/keyword&gt;&lt;keyword&gt;Reverse Transcriptase Polymerase Chain Reaction/*methods&lt;/keyword&gt;&lt;keyword&gt;Sensitivity and Specificity&lt;/keyword&gt;&lt;keyword&gt;Transcription, Genetic&lt;/keyword&gt;&lt;/keywords&gt;&lt;dates&gt;&lt;year&gt;1998&lt;/year&gt;&lt;pub-dates&gt;&lt;date&gt;Dec&lt;/date&gt;&lt;/pub-dates&gt;&lt;/dates&gt;&lt;isbn&gt;0036-5513 (Print)&amp;#xD;0036-5513 (Linking)&lt;/isbn&gt;&lt;accession-num&gt;10088201&lt;/accession-num&gt;&lt;urls&gt;&lt;related-urls&gt;&lt;url&gt;https://www.ncbi.nlm.nih.gov/pubmed/10088201&lt;/url&gt;&lt;/related-urls&gt;&lt;/urls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39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(</w:t>
            </w:r>
            <w:r w:rsidRPr="008A1C5C">
              <w:rPr>
                <w:rFonts w:ascii="Courier New" w:hAnsi="Courier New" w:cs="Courier New"/>
                <w:b/>
                <w:i/>
                <w:color w:val="auto"/>
                <w:sz w:val="16"/>
                <w:szCs w:val="16"/>
              </w:rPr>
              <w:t>Comment: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 xml:space="preserve"> same as M-BCR </w:t>
            </w:r>
            <w:r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control</w:t>
            </w:r>
            <w:r w:rsidRPr="008A1C5C">
              <w:rPr>
                <w:rFonts w:ascii="Courier New" w:hAnsi="Courier New" w:cs="Courier New"/>
                <w:i/>
                <w:color w:val="auto"/>
                <w:sz w:val="16"/>
                <w:szCs w:val="16"/>
              </w:rPr>
              <w:t>)</w:t>
            </w:r>
          </w:p>
        </w:tc>
      </w:tr>
      <w:tr w:rsidR="005333F0" w:rsidRPr="008A1C5C" w14:paraId="1248CAB1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 w:val="restart"/>
          </w:tcPr>
          <w:p w14:paraId="2A2BDCDA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b w:val="0"/>
                <w:color w:val="auto"/>
                <w:sz w:val="16"/>
                <w:szCs w:val="16"/>
                <w:lang w:val="en-US"/>
              </w:rPr>
              <w:t>7</w:t>
            </w:r>
          </w:p>
        </w:tc>
        <w:tc>
          <w:tcPr>
            <w:tcW w:w="1170" w:type="dxa"/>
            <w:vMerge w:val="restart"/>
          </w:tcPr>
          <w:p w14:paraId="6FC45023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proofErr w:type="spellStart"/>
            <w:r w:rsidRPr="0041358A">
              <w:rPr>
                <w:rFonts w:ascii="Courier New" w:hAnsi="Courier New" w:cs="Courier New"/>
                <w:color w:val="auto"/>
                <w:sz w:val="16"/>
                <w:szCs w:val="16"/>
              </w:rPr>
              <w:t>Kosik</w:t>
            </w:r>
            <w:proofErr w:type="spellEnd"/>
            <w:r w:rsidRPr="0041358A">
              <w:rPr>
                <w:rFonts w:ascii="Courier New" w:hAnsi="Courier New" w:cs="Courier New"/>
                <w:color w:val="auto"/>
                <w:sz w:val="16"/>
                <w:szCs w:val="16"/>
              </w:rPr>
              <w:t xml:space="preserve"> P 2017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begin"/>
            </w:r>
            <w:r>
              <w:rPr>
                <w:rFonts w:ascii="Courier New" w:hAnsi="Courier New" w:cs="Courier New"/>
                <w:sz w:val="16"/>
                <w:szCs w:val="16"/>
              </w:rPr>
              <w:instrText xml:space="preserve"> ADDIN EN.CITE &lt;EndNote&gt;&lt;Cite&gt;&lt;Author&gt;Kosik&lt;/Author&gt;&lt;Year&gt;2017&lt;/Year&gt;&lt;RecNum&gt;24&lt;/RecNum&gt;&lt;DisplayText&gt;[22]&lt;/DisplayText&gt;&lt;record&gt;&lt;rec-number&gt;24&lt;/rec-number&gt;&lt;foreign-keys&gt;&lt;key app="EN" db-id="a0x5a5ps5tsepte5dsxvdat3xp2dvdwvvr5z" timestamp="0"&gt;24&lt;/key&gt;&lt;/foreign-keys&gt;&lt;ref-type name="Journal Article"&gt;17&lt;/ref-type&gt;&lt;contributors&gt;&lt;authors&gt;&lt;author&gt;Kosik, Pavol&lt;/author&gt;&lt;author&gt;Skorvaga, Milan&lt;/author&gt;&lt;author&gt;Durdik, Matus&lt;/author&gt;&lt;author&gt;Jakl, Lukas&lt;/author&gt;&lt;author&gt;Nikitina, Ekaterina&lt;/author&gt;&lt;author&gt;Markova, Eva&lt;/author&gt;&lt;author&gt;Kozics, Katarina&lt;/author&gt;&lt;author&gt;Horvathova, Eva&lt;/author&gt;&lt;author&gt;Belyaev, Igor&lt;/author&gt;&lt;/authors&gt;&lt;/contributors&gt;&lt;auth-address&gt;Cancer Research Institute, Biomedical Research Center, Slovak Academy of Sciences, Bratislava, Slovakia.&amp;#xD;Cancer Research Institute, Biomedical Research Center, Slovak Academy of Sciences, Bratislava, Slovakia.; Cancer Research Institute, Siberian Branch of the Russian Academy of Medical Sciences, Tomsk, Russia.&lt;/auth-address&gt;&lt;titles&gt;&lt;title&gt;Low numbers of pre-leukemic fusion genes are frequently present in umbilical cord blood without affecting DNA damage response&lt;/title&gt;&lt;secondary-title&gt;Oncotarget&lt;/secondary-title&gt;&lt;/titles&gt;&lt;pages&gt;35824-35834&lt;/pages&gt;&lt;volume&gt;8&lt;/volume&gt;&lt;number&gt;22&lt;/number&gt;&lt;keywords&gt;&lt;keyword&gt;DNA damage response&lt;/keyword&gt;&lt;keyword&gt;apoptosis&lt;/keyword&gt;&lt;keyword&gt;pre-leukemic fusion genes&lt;/keyword&gt;&lt;keyword&gt;stem cells&lt;/keyword&gt;&lt;/keywords&gt;&lt;dates&gt;&lt;year&gt;2017&lt;/year&gt;&lt;/dates&gt;&lt;pub-location&gt;United States&lt;/pub-location&gt;&lt;publisher&gt;Impact Journals&lt;/publisher&gt;&lt;isbn&gt;1949-2553&lt;/isbn&gt;&lt;accession-num&gt;28415763&lt;/accession-num&gt;&lt;urls&gt;&lt;related-urls&gt;&lt;url&gt;http://search.ebscohost.com/login.aspx?direct=true&amp;amp;db=mdc&amp;amp;AN=28415763&amp;amp;site=ehost-live&lt;/url&gt;&lt;/related-urls&gt;&lt;/urls&gt;&lt;electronic-resource-num&gt;10.18632/oncotarget.16211&lt;/electronic-resource-num&gt;&lt;remote-database-name&gt;mdc&lt;/remote-database-name&gt;&lt;remote-database-provider&gt;EBSCOhost&lt;/remote-database-provider&gt;&lt;/record&gt;&lt;/Cite&gt;&lt;/EndNote&gt;</w:instrTex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</w:rPr>
              <w:t>[22]</w:t>
            </w:r>
            <w:r>
              <w:rPr>
                <w:rFonts w:ascii="Courier New" w:hAnsi="Courier New" w:cs="Courier New"/>
                <w:sz w:val="16"/>
                <w:szCs w:val="16"/>
              </w:rPr>
              <w:fldChar w:fldCharType="end"/>
            </w:r>
          </w:p>
        </w:tc>
        <w:tc>
          <w:tcPr>
            <w:tcW w:w="1080" w:type="dxa"/>
            <w:vMerge w:val="restart"/>
          </w:tcPr>
          <w:p w14:paraId="594350B7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  <w:vMerge w:val="restart"/>
          </w:tcPr>
          <w:p w14:paraId="067C5C05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Article referred to </w:t>
            </w: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Gabert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J 2003.  But </w:t>
            </w: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Gabert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J 2003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>
                <w:fldData xml:space="preserve">PEVuZE5vdGU+PENpdGU+PEF1dGhvcj5HYWJlcnQ8L0F1dGhvcj48WWVhcj4yMDAzPC9ZZWFyPjxS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>
                <w:fldData xml:space="preserve">PEVuZE5vdGU+PENpdGU+PEF1dGhvcj5HYWJlcnQ8L0F1dGhvcj48WWVhcj4yMDAzPC9ZZWFyPjxS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40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reported primer for real-time qPCR, not nested PCR.</w:t>
            </w:r>
          </w:p>
        </w:tc>
        <w:tc>
          <w:tcPr>
            <w:tcW w:w="810" w:type="dxa"/>
          </w:tcPr>
          <w:p w14:paraId="6BE2CFA1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BCR</w:t>
            </w:r>
          </w:p>
        </w:tc>
        <w:tc>
          <w:tcPr>
            <w:tcW w:w="7020" w:type="dxa"/>
          </w:tcPr>
          <w:p w14:paraId="77444CF2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Gabert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J 2003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>
                <w:fldData xml:space="preserve">PEVuZE5vdGU+PENpdGU+PEF1dGhvcj5HYWJlcnQ8L0F1dGhvcj48WWVhcj4yMDAzPC9ZZWFyPjxS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>
                <w:fldData xml:space="preserve">PEVuZE5vdGU+PENpdGU+PEF1dGhvcj5HYWJlcnQ8L0F1dGhvcj48WWVhcj4yMDAzPC9ZZWFyPjxS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40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5’-CTGGCCCAACGATGGCGA-3’</w:t>
            </w:r>
          </w:p>
        </w:tc>
      </w:tr>
      <w:tr w:rsidR="005333F0" w:rsidRPr="008A1C5C" w14:paraId="72C3434E" w14:textId="77777777" w:rsidTr="00B26F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0D9495A3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183D3D93" w14:textId="77777777" w:rsidR="005333F0" w:rsidRPr="008A1C5C" w:rsidRDefault="005333F0" w:rsidP="00B26F8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  <w:vMerge/>
          </w:tcPr>
          <w:p w14:paraId="006FDC17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3510" w:type="dxa"/>
            <w:vMerge/>
          </w:tcPr>
          <w:p w14:paraId="5E5B0DDC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810" w:type="dxa"/>
          </w:tcPr>
          <w:p w14:paraId="662F90E7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ABL1</w:t>
            </w:r>
          </w:p>
        </w:tc>
        <w:tc>
          <w:tcPr>
            <w:tcW w:w="7020" w:type="dxa"/>
          </w:tcPr>
          <w:p w14:paraId="49D6ED5F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Gabert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J 2003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>
                <w:fldData xml:space="preserve">PEVuZE5vdGU+PENpdGU+PEF1dGhvcj5HYWJlcnQ8L0F1dGhvcj48WWVhcj4yMDAzPC9ZZWFyPjxS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>
                <w:fldData xml:space="preserve">PEVuZE5vdGU+PENpdGU+PEF1dGhvcj5HYWJlcnQ8L0F1dGhvcj48WWVhcj4yMDAzPC9ZZWFyPjxS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40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:</w:t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5’-CACTCAGACCCTGAGGCTCAA-3’</w:t>
            </w:r>
          </w:p>
          <w:p w14:paraId="555D2E3A" w14:textId="77777777" w:rsidR="005333F0" w:rsidRPr="008A1C5C" w:rsidRDefault="005333F0" w:rsidP="00B26F8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ab/>
            </w:r>
            <w:r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ab/>
              <w:t xml:space="preserve">    </w:t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5’-TTGAGCCTCAGGGTCTGAGTG-3’ (</w:t>
            </w: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icDNA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)</w:t>
            </w:r>
          </w:p>
        </w:tc>
      </w:tr>
      <w:tr w:rsidR="005333F0" w:rsidRPr="008A1C5C" w14:paraId="2B87D4A2" w14:textId="77777777" w:rsidTr="00B26F8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" w:type="dxa"/>
            <w:vMerge/>
          </w:tcPr>
          <w:p w14:paraId="47F9F82E" w14:textId="77777777" w:rsidR="005333F0" w:rsidRPr="008A1C5C" w:rsidRDefault="005333F0" w:rsidP="00B26F86">
            <w:pPr>
              <w:jc w:val="both"/>
              <w:rPr>
                <w:rFonts w:ascii="Courier New" w:hAnsi="Courier New" w:cs="Courier New"/>
                <w:b w:val="0"/>
                <w:color w:val="auto"/>
                <w:sz w:val="16"/>
                <w:szCs w:val="16"/>
              </w:rPr>
            </w:pPr>
          </w:p>
        </w:tc>
        <w:tc>
          <w:tcPr>
            <w:tcW w:w="1170" w:type="dxa"/>
            <w:vMerge/>
          </w:tcPr>
          <w:p w14:paraId="5BB2C577" w14:textId="77777777" w:rsidR="005333F0" w:rsidRPr="008A1C5C" w:rsidRDefault="005333F0" w:rsidP="00B26F8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</w:rPr>
            </w:pPr>
          </w:p>
        </w:tc>
        <w:tc>
          <w:tcPr>
            <w:tcW w:w="1080" w:type="dxa"/>
          </w:tcPr>
          <w:p w14:paraId="744E4E61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Control</w:t>
            </w:r>
          </w:p>
        </w:tc>
        <w:tc>
          <w:tcPr>
            <w:tcW w:w="3510" w:type="dxa"/>
            <w:vMerge/>
          </w:tcPr>
          <w:p w14:paraId="7B21CB82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</w:p>
        </w:tc>
        <w:tc>
          <w:tcPr>
            <w:tcW w:w="810" w:type="dxa"/>
          </w:tcPr>
          <w:p w14:paraId="5A892632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ABL1</w:t>
            </w:r>
          </w:p>
        </w:tc>
        <w:tc>
          <w:tcPr>
            <w:tcW w:w="7020" w:type="dxa"/>
          </w:tcPr>
          <w:p w14:paraId="5A8B42A0" w14:textId="77777777" w:rsidR="005333F0" w:rsidRPr="008A1C5C" w:rsidRDefault="005333F0" w:rsidP="00B26F86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</w:pP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Gabert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J 2003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>
                <w:fldData xml:space="preserve">PEVuZE5vdGU+PENpdGU+PEF1dGhvcj5HYWJlcnQ8L0F1dGhvcj48WWVhcj4yMDAzPC9ZZWFyPjxS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>
                <w:fldData xml:space="preserve">PEVuZE5vdGU+PENpdGU+PEF1dGhvcj5HYWJlcnQ8L0F1dGhvcj48WWVhcj4yMDAzPC9ZZWFyPjxS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</w:fldData>
              </w:fldCha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40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did not report the sequence used but referred to </w:t>
            </w:r>
            <w:proofErr w:type="spellStart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Beillard</w:t>
            </w:r>
            <w:proofErr w:type="spellEnd"/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 xml:space="preserve"> E 2003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>
                <w:fldData xml:space="preserve">PEVuZE5vdGU+PENpdGU+PEF1dGhvcj5CZWlsbGFyZDwvQXV0aG9yPjxZZWFyPjIwMDM8L1llYXI+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==
</w:fldData>
              </w:fldCha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begin">
                <w:fldData xml:space="preserve">PEVuZE5vdGU+PENpdGU+PEF1dGhvcj5CZWlsbGFyZDwvQXV0aG9yPjxZZWFyPjIwMDM8L1llYXI+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==
</w:fldData>
              </w:fldCha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separate"/>
            </w:r>
            <w:r w:rsidRPr="00EC4F90">
              <w:rPr>
                <w:rFonts w:ascii="Courier New" w:hAnsi="Courier New" w:cs="Courier New"/>
                <w:noProof/>
                <w:color w:val="auto"/>
                <w:sz w:val="16"/>
                <w:szCs w:val="16"/>
                <w:lang w:val="en-US"/>
              </w:rPr>
              <w:t>[44]</w:t>
            </w:r>
            <w:r>
              <w:rPr>
                <w:rFonts w:ascii="Courier New" w:hAnsi="Courier New" w:cs="Courier New"/>
                <w:sz w:val="16"/>
                <w:szCs w:val="16"/>
                <w:lang w:val="en-US"/>
              </w:rPr>
              <w:fldChar w:fldCharType="end"/>
            </w:r>
            <w:r w:rsidRPr="008A1C5C">
              <w:rPr>
                <w:rFonts w:ascii="Courier New" w:hAnsi="Courier New" w:cs="Courier New"/>
                <w:color w:val="auto"/>
                <w:sz w:val="16"/>
                <w:szCs w:val="16"/>
                <w:lang w:val="en-US"/>
              </w:rPr>
              <w:t>.</w:t>
            </w:r>
          </w:p>
        </w:tc>
      </w:tr>
    </w:tbl>
    <w:p w14:paraId="324F21CE" w14:textId="14F522E5" w:rsidR="009756E4" w:rsidRDefault="005333F0">
      <w:bookmarkStart w:id="1" w:name="_Hlk531425996"/>
      <w:r w:rsidRPr="00546D81">
        <w:rPr>
          <w:rFonts w:ascii="Times New Roman"/>
          <w:lang w:val="en-US"/>
        </w:rPr>
        <w:lastRenderedPageBreak/>
        <w:t>NCBI, National Center for Biotechnology Information; PCR, polymerase chain reaction; qPCR, quantitative polymerase chain reaction</w:t>
      </w:r>
      <w:bookmarkEnd w:id="1"/>
    </w:p>
    <w:sectPr w:rsidR="009756E4" w:rsidSect="005333F0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7D51"/>
    <w:rsid w:val="00493843"/>
    <w:rsid w:val="005333F0"/>
    <w:rsid w:val="005504FE"/>
    <w:rsid w:val="009756E4"/>
    <w:rsid w:val="00C7645D"/>
    <w:rsid w:val="00D07D51"/>
    <w:rsid w:val="00E35B8B"/>
    <w:rsid w:val="00EA45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06EE21"/>
  <w15:chartTrackingRefBased/>
  <w15:docId w15:val="{0BB71075-1D34-45AA-8810-F6F3C029D0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="Times New Roman" w:cs="Times New Roman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333F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GridTable6Colorful1">
    <w:name w:val="Grid Table 6 Colorful1"/>
    <w:basedOn w:val="TableNormal"/>
    <w:uiPriority w:val="51"/>
    <w:rsid w:val="005333F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732</Words>
  <Characters>26975</Characters>
  <Application>Microsoft Office Word</Application>
  <DocSecurity>0</DocSecurity>
  <Lines>224</Lines>
  <Paragraphs>63</Paragraphs>
  <ScaleCrop>false</ScaleCrop>
  <Company/>
  <LinksUpToDate>false</LinksUpToDate>
  <CharactersWithSpaces>316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an Jew Win</dc:creator>
  <cp:keywords/>
  <dc:description/>
  <cp:lastModifiedBy>Kuan Jew Win</cp:lastModifiedBy>
  <cp:revision>5</cp:revision>
  <dcterms:created xsi:type="dcterms:W3CDTF">2019-01-10T01:37:00Z</dcterms:created>
  <dcterms:modified xsi:type="dcterms:W3CDTF">2019-04-11T01:32:00Z</dcterms:modified>
</cp:coreProperties>
</file>